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Default="00A6710F" w:rsidP="00E046CC">
      <w:pPr>
        <w:jc w:val="center"/>
        <w:rPr>
          <w:b/>
          <w:color w:val="000000" w:themeColor="text1"/>
          <w:sz w:val="44"/>
        </w:rPr>
      </w:pPr>
      <w:r w:rsidRPr="006902F6">
        <w:rPr>
          <w:b/>
          <w:color w:val="000000" w:themeColor="text1"/>
          <w:sz w:val="44"/>
        </w:rPr>
        <w:t xml:space="preserve">Glucocorticoid-Induced </w:t>
      </w:r>
      <w:r w:rsidR="00E046CC" w:rsidRPr="006902F6">
        <w:rPr>
          <w:b/>
          <w:color w:val="000000" w:themeColor="text1"/>
          <w:sz w:val="44"/>
        </w:rPr>
        <w:t xml:space="preserve">Metabolic </w:t>
      </w:r>
      <w:r w:rsidRPr="006902F6">
        <w:rPr>
          <w:b/>
          <w:color w:val="000000" w:themeColor="text1"/>
          <w:sz w:val="44"/>
        </w:rPr>
        <w:t>Disturbances are Exacerbated</w:t>
      </w:r>
      <w:r w:rsidR="00E046CC" w:rsidRPr="006902F6">
        <w:rPr>
          <w:b/>
          <w:color w:val="000000" w:themeColor="text1"/>
          <w:sz w:val="44"/>
        </w:rPr>
        <w:t xml:space="preserve"> in Obesity</w:t>
      </w:r>
    </w:p>
    <w:p w14:paraId="74EBDD8A" w14:textId="77777777" w:rsidR="008F2896" w:rsidRDefault="008F2896" w:rsidP="00CC12EF"/>
    <w:p w14:paraId="179EDCAA" w14:textId="1B80DC32" w:rsidR="008F2896" w:rsidRDefault="008F2896" w:rsidP="00CC12EF">
      <w:r>
        <w:t xml:space="preserve">Running title: Glucocorticoids and obesity </w:t>
      </w:r>
    </w:p>
    <w:p w14:paraId="44841E07" w14:textId="77777777" w:rsidR="008F2896" w:rsidRDefault="008F2896" w:rsidP="00CC12EF"/>
    <w:p w14:paraId="48A99AFF" w14:textId="69D3FBD4" w:rsidR="004C1D0E" w:rsidRPr="009324FB" w:rsidRDefault="004C1D0E" w:rsidP="00CC12EF">
      <w:pPr>
        <w:rPr>
          <w:vertAlign w:val="superscript"/>
        </w:rPr>
      </w:pPr>
      <w:r>
        <w:t>Innocence Harvey</w:t>
      </w:r>
      <w:r w:rsidR="008B2BE4">
        <w:rPr>
          <w:vertAlign w:val="superscript"/>
        </w:rPr>
        <w:t>1,2</w:t>
      </w:r>
      <w:r>
        <w:t>, Erin J. Stephenson</w:t>
      </w:r>
      <w:r w:rsidR="009324FB">
        <w:rPr>
          <w:vertAlign w:val="superscript"/>
        </w:rPr>
        <w:t>2,3</w:t>
      </w:r>
      <w:r>
        <w:t>, JeAnna R. Redd</w:t>
      </w:r>
      <w:r w:rsidR="009324FB">
        <w:rPr>
          <w:vertAlign w:val="superscript"/>
        </w:rPr>
        <w:t>1,2</w:t>
      </w:r>
      <w:r>
        <w:t>, Quynh T. Tran</w:t>
      </w:r>
      <w:r w:rsidR="00D01CE5">
        <w:rPr>
          <w:vertAlign w:val="superscript"/>
        </w:rPr>
        <w:t>4</w:t>
      </w:r>
      <w:r>
        <w:t>, Irit Hochberg</w:t>
      </w:r>
      <w:r w:rsidR="00D01CE5">
        <w:rPr>
          <w:vertAlign w:val="superscript"/>
        </w:rPr>
        <w:t>5</w:t>
      </w:r>
      <w:r>
        <w:t>, Nathan Qi</w:t>
      </w:r>
      <w:r w:rsidR="00D01CE5">
        <w:rPr>
          <w:vertAlign w:val="superscript"/>
        </w:rPr>
        <w:t>6</w:t>
      </w:r>
      <w:r>
        <w:t xml:space="preserve"> and Dave Bridges</w:t>
      </w:r>
      <w:r w:rsidR="009324FB">
        <w:rPr>
          <w:vertAlign w:val="superscript"/>
        </w:rPr>
        <w:t>1,2,3</w:t>
      </w:r>
    </w:p>
    <w:p w14:paraId="145E89E5" w14:textId="77777777" w:rsidR="008B2BE4" w:rsidRDefault="008B2BE4" w:rsidP="00CC12EF"/>
    <w:p w14:paraId="59668728" w14:textId="77777777" w:rsidR="00F9140D" w:rsidRDefault="009324FB" w:rsidP="00CC12EF">
      <w:r w:rsidRPr="00D01CE5">
        <w:rPr>
          <w:vertAlign w:val="superscript"/>
        </w:rPr>
        <w:t>1</w:t>
      </w:r>
      <w:r w:rsidR="00D01CE5">
        <w:t xml:space="preserve"> Department of Nutritional Sciences, </w:t>
      </w:r>
      <w:r w:rsidRPr="00716B06">
        <w:t>University</w:t>
      </w:r>
      <w:r>
        <w:t xml:space="preserve"> of Michigan</w:t>
      </w:r>
      <w:r w:rsidR="00D01CE5">
        <w:t xml:space="preserve"> School of Public Health</w:t>
      </w:r>
      <w:r>
        <w:t xml:space="preserve">, Ann Arbor, MI; </w:t>
      </w:r>
      <w:r>
        <w:rPr>
          <w:vertAlign w:val="superscript"/>
        </w:rPr>
        <w:t>2</w:t>
      </w:r>
      <w:r w:rsidR="00D01CE5">
        <w:rPr>
          <w:vertAlign w:val="superscript"/>
        </w:rPr>
        <w:t xml:space="preserve"> </w:t>
      </w:r>
      <w:r w:rsidR="00D01CE5">
        <w:t xml:space="preserve">Department of Physiology, </w:t>
      </w:r>
      <w:r>
        <w:t>Un</w:t>
      </w:r>
      <w:r w:rsidR="00D01CE5">
        <w:t>iver</w:t>
      </w:r>
      <w:r>
        <w:t>s</w:t>
      </w:r>
      <w:r w:rsidR="00D01CE5">
        <w:t>i</w:t>
      </w:r>
      <w:r>
        <w:t xml:space="preserve">ty of Tennessee Health Science Center, Memphis, TN; </w:t>
      </w:r>
      <w:r>
        <w:rPr>
          <w:vertAlign w:val="superscript"/>
        </w:rPr>
        <w:t>3</w:t>
      </w:r>
      <w:r>
        <w:t xml:space="preserve"> </w:t>
      </w:r>
      <w:r w:rsidR="00D01CE5">
        <w:t>Department of Pediatrics, University of Tennessee Health Science Center</w:t>
      </w:r>
      <w:r>
        <w:t>, Memphis, TN;</w:t>
      </w:r>
      <w:r w:rsidR="00D01CE5">
        <w:t xml:space="preserve"> </w:t>
      </w:r>
      <w:r w:rsidR="00D01CE5">
        <w:rPr>
          <w:vertAlign w:val="superscript"/>
        </w:rPr>
        <w:t>4</w:t>
      </w:r>
      <w:r w:rsidR="00D01CE5">
        <w:t xml:space="preserve"> Department of Preventive Medicine, University of Tennessee Health Science Center, Memphis, TN;</w:t>
      </w:r>
      <w:r>
        <w:t xml:space="preserve"> </w:t>
      </w:r>
      <w:r w:rsidR="00D01CE5">
        <w:rPr>
          <w:vertAlign w:val="superscript"/>
        </w:rPr>
        <w:t>5</w:t>
      </w:r>
      <w:r>
        <w:rPr>
          <w:vertAlign w:val="superscript"/>
        </w:rPr>
        <w:t xml:space="preserve"> </w:t>
      </w:r>
      <w:r w:rsidR="00D01CE5">
        <w:t xml:space="preserve">Institute of Endocrinology, Diabetes and Metabolism, </w:t>
      </w:r>
      <w:r>
        <w:t xml:space="preserve">Rambam </w:t>
      </w:r>
      <w:r w:rsidR="00D01CE5">
        <w:t>Health Care Campus</w:t>
      </w:r>
      <w:r>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 w14:paraId="00C6E524" w14:textId="51B23263" w:rsidR="009324FB" w:rsidRPr="00D01CE5" w:rsidRDefault="00F9140D" w:rsidP="00CC12EF">
      <w:r>
        <w:t xml:space="preserve">Corresponding author: Dave Bridges, </w:t>
      </w:r>
      <w:r w:rsidR="00F07A8B">
        <w:t xml:space="preserve">email: </w:t>
      </w:r>
      <w:r>
        <w:t>davebrid@umich.edu</w:t>
      </w:r>
      <w:r w:rsidR="00D01CE5">
        <w:t xml:space="preserve"> </w:t>
      </w:r>
      <w:r w:rsidR="00F07A8B">
        <w:t>phone: (734) 764-1266</w:t>
      </w:r>
    </w:p>
    <w:p w14:paraId="60DF5C2D" w14:textId="77777777" w:rsidR="008B2BE4" w:rsidRDefault="008B2BE4" w:rsidP="00CC12EF"/>
    <w:p w14:paraId="73E01F75" w14:textId="77777777" w:rsidR="008B2BE4" w:rsidRDefault="008B2BE4" w:rsidP="00CC12EF"/>
    <w:p w14:paraId="7823C808" w14:textId="77777777" w:rsidR="008B2BE4" w:rsidRDefault="008B2BE4" w:rsidP="00CC12EF"/>
    <w:p w14:paraId="0FBDD6EA" w14:textId="77777777" w:rsidR="008B2BE4" w:rsidRDefault="008B2BE4" w:rsidP="00CC12EF"/>
    <w:p w14:paraId="00EA9A2A" w14:textId="77777777" w:rsidR="008B2BE4" w:rsidRDefault="008B2BE4" w:rsidP="00CC12EF"/>
    <w:p w14:paraId="4328F7DA" w14:textId="77777777" w:rsidR="008B2BE4" w:rsidRDefault="008B2BE4" w:rsidP="00CC12EF"/>
    <w:p w14:paraId="15B941B0" w14:textId="77777777" w:rsidR="008B2BE4" w:rsidRDefault="008B2BE4" w:rsidP="00CC12EF"/>
    <w:p w14:paraId="7F19B38F" w14:textId="77777777" w:rsidR="008B2BE4" w:rsidRDefault="008B2BE4" w:rsidP="00CC12EF"/>
    <w:p w14:paraId="180A5EC0" w14:textId="77777777" w:rsidR="008B2BE4" w:rsidRDefault="008B2BE4" w:rsidP="00CC12EF"/>
    <w:p w14:paraId="60E1B182" w14:textId="77777777" w:rsidR="008B2BE4" w:rsidRDefault="008B2BE4" w:rsidP="00CC12EF"/>
    <w:p w14:paraId="4D63A630" w14:textId="77777777" w:rsidR="008B2BE4" w:rsidRDefault="008B2BE4" w:rsidP="00CC12EF"/>
    <w:p w14:paraId="02EB50BD" w14:textId="77777777" w:rsidR="008B2BE4" w:rsidRDefault="008B2BE4" w:rsidP="00CC12EF"/>
    <w:p w14:paraId="18851936" w14:textId="77777777" w:rsidR="008B2BE4" w:rsidRDefault="008B2BE4" w:rsidP="00CC12EF"/>
    <w:p w14:paraId="4524E916" w14:textId="77777777" w:rsidR="008B2BE4" w:rsidRDefault="008B2BE4" w:rsidP="00CC12EF"/>
    <w:p w14:paraId="340ED1E0" w14:textId="77777777" w:rsidR="008B2BE4" w:rsidRDefault="008B2BE4" w:rsidP="00CC12EF"/>
    <w:p w14:paraId="379652E5" w14:textId="77777777" w:rsidR="008B2BE4" w:rsidRDefault="008B2BE4" w:rsidP="00CC12EF"/>
    <w:p w14:paraId="1CF6F0D6" w14:textId="77777777" w:rsidR="008B2BE4" w:rsidRDefault="008B2BE4" w:rsidP="00CC12EF"/>
    <w:p w14:paraId="48820CD2" w14:textId="77777777" w:rsidR="008B2BE4" w:rsidRDefault="008B2BE4" w:rsidP="00CC12EF"/>
    <w:p w14:paraId="4032AE47" w14:textId="77777777" w:rsidR="008B2BE4" w:rsidRDefault="008B2BE4" w:rsidP="00CC12EF"/>
    <w:p w14:paraId="7354B966" w14:textId="77777777" w:rsidR="008B2BE4" w:rsidRDefault="008B2BE4" w:rsidP="00CC12EF"/>
    <w:p w14:paraId="14597591" w14:textId="77777777" w:rsidR="008B2BE4" w:rsidRDefault="008B2BE4" w:rsidP="00CC12EF"/>
    <w:p w14:paraId="398C21FD" w14:textId="77777777" w:rsidR="008F2896" w:rsidRDefault="008F2896" w:rsidP="00CC12EF"/>
    <w:p w14:paraId="5000A6C0" w14:textId="77777777" w:rsidR="008F2896" w:rsidRDefault="008F2896" w:rsidP="00CC12EF"/>
    <w:p w14:paraId="4409E44C" w14:textId="77777777" w:rsidR="008F2896" w:rsidRDefault="008F2896" w:rsidP="00CC12EF"/>
    <w:p w14:paraId="2DAC076C" w14:textId="77777777" w:rsidR="004C1D0E" w:rsidRPr="006902F6" w:rsidRDefault="004C1D0E" w:rsidP="00CC12EF"/>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lastRenderedPageBreak/>
        <w:t>Abstract</w:t>
      </w:r>
    </w:p>
    <w:p w14:paraId="5799BD45" w14:textId="2EB0B3A9" w:rsidR="0003155D" w:rsidRPr="006902F6" w:rsidRDefault="0017598A" w:rsidP="00AB0CC0">
      <w:pPr>
        <w:rPr>
          <w:color w:val="000000" w:themeColor="text1"/>
        </w:rPr>
      </w:pPr>
      <w:r w:rsidRPr="006902F6">
        <w:rPr>
          <w:color w:val="000000" w:themeColor="text1"/>
        </w:rPr>
        <w:t xml:space="preserve">Obesity and chronically elevated </w:t>
      </w:r>
      <w:r w:rsidR="008A2638" w:rsidRPr="006902F6">
        <w:rPr>
          <w:color w:val="000000" w:themeColor="text1"/>
        </w:rPr>
        <w:t xml:space="preserve">glucocorticoids </w:t>
      </w:r>
      <w:r w:rsidRPr="006902F6">
        <w:rPr>
          <w:color w:val="000000" w:themeColor="text1"/>
        </w:rPr>
        <w:t xml:space="preserve">result in similar co-morbidities, but the </w:t>
      </w:r>
      <w:r w:rsidR="00F01E9C">
        <w:rPr>
          <w:color w:val="000000" w:themeColor="text1"/>
        </w:rPr>
        <w:t xml:space="preserve">effect of a </w:t>
      </w:r>
      <w:r w:rsidRPr="006902F6">
        <w:rPr>
          <w:color w:val="000000" w:themeColor="text1"/>
        </w:rPr>
        <w:t xml:space="preserve">combination of these ailments on metabolic outcomes </w:t>
      </w:r>
      <w:r w:rsidR="00472259" w:rsidRPr="006902F6">
        <w:rPr>
          <w:color w:val="000000" w:themeColor="text1"/>
        </w:rPr>
        <w:t>is unclear</w:t>
      </w:r>
      <w:r w:rsidRPr="006902F6">
        <w:rPr>
          <w:color w:val="000000" w:themeColor="text1"/>
        </w:rPr>
        <w:t xml:space="preserve">. </w:t>
      </w:r>
      <w:r w:rsidR="00C92899" w:rsidRPr="006902F6">
        <w:rPr>
          <w:color w:val="000000" w:themeColor="text1"/>
        </w:rPr>
        <w:t xml:space="preserve">Measures of glucose homeostasis and </w:t>
      </w:r>
      <w:r w:rsidR="006A25B6" w:rsidRPr="006902F6">
        <w:rPr>
          <w:color w:val="000000" w:themeColor="text1"/>
        </w:rPr>
        <w:t>marker</w:t>
      </w:r>
      <w:r w:rsidR="009F7868">
        <w:rPr>
          <w:color w:val="000000" w:themeColor="text1"/>
        </w:rPr>
        <w:t>s of hepatic lipid accumulation</w:t>
      </w:r>
      <w:r w:rsidR="00C92899" w:rsidRPr="006902F6">
        <w:rPr>
          <w:color w:val="000000" w:themeColor="text1"/>
        </w:rPr>
        <w:t xml:space="preserve"> were</w:t>
      </w:r>
      <w:r w:rsidRPr="006902F6">
        <w:rPr>
          <w:color w:val="000000" w:themeColor="text1"/>
        </w:rPr>
        <w:t xml:space="preserve"> assessed</w:t>
      </w:r>
      <w:r w:rsidR="00C92899" w:rsidRPr="006902F6">
        <w:rPr>
          <w:color w:val="000000" w:themeColor="text1"/>
        </w:rPr>
        <w:t xml:space="preserve"> to determine whether </w:t>
      </w:r>
      <w:r w:rsidR="006A25B6" w:rsidRPr="006902F6">
        <w:rPr>
          <w:color w:val="000000" w:themeColor="text1"/>
        </w:rPr>
        <w:t xml:space="preserve">obesity exaggerated the effects of </w:t>
      </w:r>
      <w:r w:rsidR="00472259" w:rsidRPr="006902F6">
        <w:rPr>
          <w:color w:val="000000" w:themeColor="text1"/>
        </w:rPr>
        <w:t>dexamethasone</w:t>
      </w:r>
      <w:r w:rsidR="006A25B6" w:rsidRPr="006902F6">
        <w:rPr>
          <w:color w:val="000000" w:themeColor="text1"/>
        </w:rPr>
        <w:t xml:space="preserve">-induced metabolic disturbances. </w:t>
      </w:r>
      <w:r w:rsidR="00383057" w:rsidRPr="006902F6">
        <w:rPr>
          <w:color w:val="000000" w:themeColor="text1"/>
        </w:rPr>
        <w:t xml:space="preserve">The combination of obesity and glucocorticoids resulted in hepatic steatosis and </w:t>
      </w:r>
      <w:r w:rsidR="00AB44A0">
        <w:rPr>
          <w:color w:val="000000" w:themeColor="text1"/>
        </w:rPr>
        <w:t xml:space="preserve">synergistic </w:t>
      </w:r>
      <w:r w:rsidR="00B3095B">
        <w:rPr>
          <w:color w:val="000000" w:themeColor="text1"/>
        </w:rPr>
        <w:t xml:space="preserve">impairments </w:t>
      </w:r>
      <w:r w:rsidR="00AB44A0">
        <w:rPr>
          <w:color w:val="000000" w:themeColor="text1"/>
        </w:rPr>
        <w:t xml:space="preserve">in </w:t>
      </w:r>
      <w:r w:rsidR="00383057" w:rsidRPr="006902F6">
        <w:rPr>
          <w:color w:val="000000" w:themeColor="text1"/>
        </w:rPr>
        <w:t xml:space="preserve">insulin </w:t>
      </w:r>
      <w:r w:rsidR="00B3095B">
        <w:rPr>
          <w:color w:val="000000" w:themeColor="text1"/>
        </w:rPr>
        <w:t>sensitivity</w:t>
      </w:r>
      <w:r w:rsidR="00B3095B" w:rsidRPr="006902F6">
        <w:rPr>
          <w:color w:val="000000" w:themeColor="text1"/>
        </w:rPr>
        <w:t xml:space="preserve"> </w:t>
      </w:r>
      <w:r w:rsidR="00383057" w:rsidRPr="006902F6">
        <w:rPr>
          <w:color w:val="000000" w:themeColor="text1"/>
        </w:rPr>
        <w:t>and this was matched with synergistic elevations in markers of lipolysis.</w:t>
      </w:r>
      <w:r w:rsidR="00F442D5" w:rsidRPr="006902F6">
        <w:rPr>
          <w:color w:val="000000" w:themeColor="text1"/>
        </w:rPr>
        <w:t xml:space="preserve"> </w:t>
      </w:r>
      <w:r w:rsidR="0087544B" w:rsidRPr="006902F6">
        <w:rPr>
          <w:color w:val="000000" w:themeColor="text1"/>
        </w:rPr>
        <w:t>These findings suggest lipolysis</w:t>
      </w:r>
      <w:r w:rsidR="007838C8" w:rsidRPr="006902F6">
        <w:rPr>
          <w:color w:val="000000" w:themeColor="text1"/>
        </w:rPr>
        <w:t xml:space="preserve"> may be a key player in glucocorticoid-induced insulin resistance and fatty liver</w:t>
      </w:r>
      <w:r w:rsidR="004C1D0E">
        <w:rPr>
          <w:color w:val="000000" w:themeColor="text1"/>
        </w:rPr>
        <w:t xml:space="preserve"> in people with obesity</w:t>
      </w:r>
      <w:r w:rsidR="007838C8" w:rsidRPr="006902F6">
        <w:rPr>
          <w:color w:val="000000" w:themeColor="text1"/>
        </w:rPr>
        <w:t xml:space="preserve">. </w:t>
      </w:r>
    </w:p>
    <w:p w14:paraId="6AD813DC" w14:textId="77777777" w:rsidR="00AB0CC0" w:rsidRPr="006902F6" w:rsidRDefault="00AB0CC0">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5BF60BA4" w:rsidR="002B0844" w:rsidRDefault="00A3343F" w:rsidP="00F01E9C">
      <w:pPr>
        <w:rPr>
          <w:color w:val="000000" w:themeColor="text1"/>
        </w:rPr>
      </w:pPr>
      <w:r>
        <w:t>Cushing’s syndrome is an endocrine disorder that manifests in response to chronically elevated levels of glucocorticoids and is often associated with changes in adipose mass and distribution</w:t>
      </w:r>
      <w:r w:rsidR="00831691">
        <w:t xml:space="preserve"> </w:t>
      </w:r>
      <w:r w:rsidR="00831691">
        <w:fldChar w:fldCharType="begin" w:fldLock="1"/>
      </w:r>
      <w:r w:rsidR="00980A1E">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 "plainTextFormattedCitation" : "(1)", "previouslyFormattedCitation" : "(1)" }, "properties" : { "noteIndex" : 0 }, "schema" : "https://github.com/citation-style-language/schema/raw/master/csl-citation.json" }</w:instrText>
      </w:r>
      <w:r w:rsidR="00831691">
        <w:fldChar w:fldCharType="separate"/>
      </w:r>
      <w:r w:rsidR="00831691" w:rsidRPr="00831691">
        <w:rPr>
          <w:noProof/>
        </w:rPr>
        <w:t>(1)</w:t>
      </w:r>
      <w:r w:rsidR="00831691">
        <w:fldChar w:fldCharType="end"/>
      </w:r>
      <w:r>
        <w:t>, fatty liver</w:t>
      </w:r>
      <w:r w:rsidR="00831691">
        <w:t xml:space="preserve"> </w:t>
      </w:r>
      <w:r w:rsidR="00831691">
        <w:fldChar w:fldCharType="begin" w:fldLock="1"/>
      </w:r>
      <w:r w:rsidR="00980A1E">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831691">
        <w:fldChar w:fldCharType="separate"/>
      </w:r>
      <w:r w:rsidR="00831691" w:rsidRPr="00831691">
        <w:rPr>
          <w:noProof/>
        </w:rPr>
        <w:t>(2,3)</w:t>
      </w:r>
      <w:r w:rsidR="00831691">
        <w:fldChar w:fldCharType="end"/>
      </w:r>
      <w:r>
        <w:t>, impaired glucose tolerance and type 2 diabetes</w:t>
      </w:r>
      <w:r w:rsidR="00831691">
        <w:t xml:space="preserve"> </w:t>
      </w:r>
      <w:r w:rsidR="00831691">
        <w:fldChar w:fldCharType="begin" w:fldLock="1"/>
      </w:r>
      <w:r w:rsidR="00980A1E">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831691">
        <w:fldChar w:fldCharType="separate"/>
      </w:r>
      <w:r w:rsidR="00831691" w:rsidRPr="00831691">
        <w:rPr>
          <w:noProof/>
        </w:rPr>
        <w:t>(4,5)</w:t>
      </w:r>
      <w:r w:rsidR="00831691">
        <w:fldChar w:fldCharType="end"/>
      </w:r>
      <w:r>
        <w:t>. Although prevalence of Cushing’s syndrome is rare, it is estimated that at any given time 1-3% of the US, UK and Danish populations are prescribed exogenous corticosteroids, which may increase their risk for developing some of the same metabolic complications</w:t>
      </w:r>
      <w:r w:rsidR="00EE73D6">
        <w:t xml:space="preserve"> observed in Cushing’s syndrome </w:t>
      </w:r>
      <w:r w:rsidR="00A621EB" w:rsidRPr="006902F6">
        <w:rPr>
          <w:color w:val="000000" w:themeColor="text1"/>
        </w:rPr>
        <w:fldChar w:fldCharType="begin" w:fldLock="1"/>
      </w:r>
      <w:r w:rsidR="00980A1E">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6\u20139)", "plainTextFormattedCitation" : "(6\u20139)", "previouslyFormattedCitation" : "(6\u20139)" }, "properties" : { "noteIndex" : 0 }, "schema" : "https://github.com/citation-style-language/schema/raw/master/csl-citation.json" }</w:instrText>
      </w:r>
      <w:r w:rsidR="00A621EB" w:rsidRPr="006902F6">
        <w:rPr>
          <w:color w:val="000000" w:themeColor="text1"/>
        </w:rPr>
        <w:fldChar w:fldCharType="separate"/>
      </w:r>
      <w:r w:rsidR="00831691" w:rsidRPr="00831691">
        <w:rPr>
          <w:noProof/>
          <w:color w:val="000000" w:themeColor="text1"/>
        </w:rPr>
        <w:t>(6–9)</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01E9C">
      <w:pPr>
        <w:rPr>
          <w:color w:val="000000" w:themeColor="text1"/>
        </w:rPr>
      </w:pPr>
    </w:p>
    <w:p w14:paraId="2DD1CB88" w14:textId="49AB9451" w:rsidR="006A1504" w:rsidRDefault="00EF0E90" w:rsidP="00F01E9C">
      <w:pPr>
        <w:rPr>
          <w:color w:val="000000" w:themeColor="text1"/>
        </w:rPr>
      </w:pPr>
      <w:r>
        <w:rPr>
          <w:color w:val="000000" w:themeColor="text1"/>
        </w:rPr>
        <w:t xml:space="preserve">Similarly to Cushing’s syndrome, </w:t>
      </w:r>
      <w:r w:rsidR="00467A1F">
        <w:rPr>
          <w:color w:val="000000" w:themeColor="text1"/>
        </w:rPr>
        <w:t>o</w:t>
      </w:r>
      <w:r w:rsidRPr="006902F6">
        <w:rPr>
          <w:color w:val="000000" w:themeColor="text1"/>
        </w:rPr>
        <w:t xml:space="preserve">besity is often accompanied by a multitude of metabolic complications, such as insulin resistance </w:t>
      </w:r>
      <w:r w:rsidRPr="006902F6">
        <w:rPr>
          <w:color w:val="000000" w:themeColor="text1"/>
        </w:rPr>
        <w:fldChar w:fldCharType="begin" w:fldLock="1"/>
      </w:r>
      <w:r w:rsidR="009C426D">
        <w:rPr>
          <w:color w:val="000000" w:themeColor="text1"/>
        </w:rP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0\u201312)", "plainTextFormattedCitation" : "(10\u201312)", "previouslyFormattedCitation" : "(10\u201312)"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0–12)</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3,14)"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3,14)</w:t>
      </w:r>
      <w:r w:rsidRPr="006902F6">
        <w:rPr>
          <w:color w:val="000000" w:themeColor="text1"/>
        </w:rPr>
        <w:fldChar w:fldCharType="end"/>
      </w:r>
      <w:r w:rsidR="006A1504">
        <w:rPr>
          <w:color w:val="000000" w:themeColor="text1"/>
        </w:rPr>
        <w:t xml:space="preserve"> and is becoming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A82500" w:rsidRPr="006902F6">
        <w:rPr>
          <w:color w:val="000000" w:themeColor="text1"/>
        </w:rPr>
        <w:t xml:space="preserve">it is likely that </w:t>
      </w:r>
      <w:r w:rsidR="00F01E9C">
        <w:rPr>
          <w:color w:val="000000" w:themeColor="text1"/>
        </w:rPr>
        <w:t xml:space="preserve">the combination of </w:t>
      </w:r>
      <w:r w:rsidR="00C7563E" w:rsidRPr="006902F6">
        <w:rPr>
          <w:color w:val="000000" w:themeColor="text1"/>
        </w:rPr>
        <w:t xml:space="preserve">obesity and glucocorticoid excess </w:t>
      </w:r>
      <w:r w:rsidR="00F01E9C">
        <w:rPr>
          <w:color w:val="000000" w:themeColor="text1"/>
        </w:rPr>
        <w:t>is</w:t>
      </w:r>
      <w:r w:rsidR="00A82500"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1157A4">
        <w:rPr>
          <w:color w:val="000000" w:themeColor="text1"/>
        </w:rPr>
        <w:t>; though, to our knowledge, this has not been studied</w:t>
      </w:r>
      <w:r w:rsidR="00805A59" w:rsidRPr="006902F6">
        <w:rPr>
          <w:color w:val="000000" w:themeColor="text1"/>
        </w:rPr>
        <w:t xml:space="preserve">. </w:t>
      </w:r>
    </w:p>
    <w:p w14:paraId="3682148F" w14:textId="77777777" w:rsidR="006A1504" w:rsidRDefault="006A1504" w:rsidP="00F01E9C">
      <w:pPr>
        <w:rPr>
          <w:color w:val="000000" w:themeColor="text1"/>
        </w:rPr>
      </w:pPr>
    </w:p>
    <w:p w14:paraId="3FD39526" w14:textId="57EABD12" w:rsidR="005E120F" w:rsidRPr="006902F6" w:rsidRDefault="00C35ED8" w:rsidP="00F01E9C">
      <w:pPr>
        <w:rPr>
          <w:color w:val="000000" w:themeColor="text1"/>
        </w:rPr>
      </w:pPr>
      <w:r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9C426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15,16)", "plainTextFormattedCitation" : "(15,16)", "previouslyFormattedCitation" : "(15,16)" }, "properties" : { "noteIndex" : 0 }, "schema" : "https://github.com/citation-style-language/schema/raw/master/csl-citation.json" }</w:instrText>
      </w:r>
      <w:r w:rsidR="00BF554F" w:rsidRPr="006902F6">
        <w:rPr>
          <w:color w:val="000000" w:themeColor="text1"/>
        </w:rPr>
        <w:fldChar w:fldCharType="separate"/>
      </w:r>
      <w:r w:rsidR="00980A1E" w:rsidRPr="00980A1E">
        <w:rPr>
          <w:noProof/>
          <w:color w:val="000000" w:themeColor="text1"/>
        </w:rPr>
        <w:t>(15,16)</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20D3C5BE" w14:textId="448F331F" w:rsidR="00A82500" w:rsidRPr="006902F6" w:rsidRDefault="00A82500" w:rsidP="0048623D">
      <w:pPr>
        <w:rPr>
          <w:color w:val="000000" w:themeColor="text1"/>
        </w:rPr>
      </w:pPr>
    </w:p>
    <w:p w14:paraId="170DB107" w14:textId="77777777" w:rsidR="005E120F" w:rsidRPr="006902F6" w:rsidRDefault="005E120F" w:rsidP="005E120F">
      <w:pPr>
        <w:rPr>
          <w:color w:val="000000" w:themeColor="text1"/>
        </w:rPr>
      </w:pPr>
    </w:p>
    <w:p w14:paraId="449F1257" w14:textId="77777777" w:rsidR="00A82500" w:rsidRPr="006902F6" w:rsidRDefault="00A82500" w:rsidP="0048623D">
      <w:pPr>
        <w:rPr>
          <w:color w:val="000000" w:themeColor="text1"/>
        </w:rPr>
      </w:pPr>
    </w:p>
    <w:p w14:paraId="3DBAAC4B" w14:textId="0CE20BD1" w:rsidR="00C30018" w:rsidRPr="006902F6" w:rsidRDefault="00026A0B" w:rsidP="0048623D">
      <w:pPr>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rsidRPr="006902F6">
        <w:rPr>
          <w:color w:val="000000" w:themeColor="text1"/>
        </w:rPr>
        <w:fldChar w:fldCharType="separate"/>
      </w:r>
      <w:r w:rsidR="00BF554F" w:rsidRPr="006902F6">
        <w:rPr>
          <w:noProof/>
          <w:color w:val="000000" w:themeColor="text1"/>
        </w:rPr>
        <w:t>(17–19)</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rsidRPr="006902F6">
        <w:rPr>
          <w:color w:val="000000" w:themeColor="text1"/>
        </w:rPr>
        <w:fldChar w:fldCharType="separate"/>
      </w:r>
      <w:r w:rsidR="00BF554F" w:rsidRPr="006902F6">
        <w:rPr>
          <w:noProof/>
          <w:color w:val="000000" w:themeColor="text1"/>
        </w:rPr>
        <w:t>(18,20,21)</w:t>
      </w:r>
      <w:r w:rsidR="000738BA" w:rsidRPr="006902F6">
        <w:rPr>
          <w:color w:val="000000" w:themeColor="text1"/>
        </w:rPr>
        <w:fldChar w:fldCharType="end"/>
      </w:r>
      <w:r w:rsidR="000738BA" w:rsidRPr="006902F6">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rsidRPr="006902F6">
        <w:rPr>
          <w:color w:val="000000" w:themeColor="text1"/>
        </w:rPr>
        <w:fldChar w:fldCharType="separate"/>
      </w:r>
      <w:r w:rsidR="00BF554F" w:rsidRPr="006902F6">
        <w:rPr>
          <w:noProof/>
          <w:color w:val="000000" w:themeColor="text1"/>
        </w:rPr>
        <w:t>(22–24)</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rsidRPr="006902F6">
        <w:rPr>
          <w:color w:val="000000" w:themeColor="text1"/>
        </w:rPr>
        <w:fldChar w:fldCharType="separate"/>
      </w:r>
      <w:r w:rsidR="00BF554F" w:rsidRPr="006902F6">
        <w:rPr>
          <w:noProof/>
          <w:color w:val="000000" w:themeColor="text1"/>
        </w:rPr>
        <w:t>(25–27)</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3D0B7E" w:rsidRPr="006902F6">
        <w:rPr>
          <w:color w:val="000000" w:themeColor="text1"/>
        </w:rPr>
        <w:t>Likewise</w:t>
      </w:r>
      <w:r w:rsidR="000E44CB" w:rsidRPr="006902F6">
        <w:rPr>
          <w:color w:val="000000" w:themeColor="text1"/>
        </w:rPr>
        <w:t>, obesity</w:t>
      </w:r>
      <w:r w:rsidR="003D0B7E" w:rsidRPr="006902F6">
        <w:rPr>
          <w:color w:val="000000" w:themeColor="text1"/>
        </w:rPr>
        <w:t>, insulin resistance and increased fatty acid flux are associated with NAFLD</w:t>
      </w:r>
      <w:r w:rsidR="00062BF3" w:rsidRPr="006902F6">
        <w:rPr>
          <w:color w:val="000000" w:themeColor="text1"/>
        </w:rPr>
        <w:t xml:space="preserve"> </w:t>
      </w:r>
      <w:r w:rsidR="000128D5" w:rsidRPr="006902F6">
        <w:rPr>
          <w:color w:val="000000" w:themeColor="text1"/>
        </w:rPr>
        <w:fldChar w:fldCharType="begin" w:fldLock="1"/>
      </w:r>
      <w:r w:rsidR="009C426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3,28\u201330)", "plainTextFormattedCitation" : "(13,28\u201330)", "previouslyFormattedCitation" : "(13,28\u201330)" }, "properties" : { "noteIndex" : 0 }, "schema" : "https://github.com/citation-style-language/schema/raw/master/csl-citation.json" }</w:instrText>
      </w:r>
      <w:r w:rsidR="000128D5" w:rsidRPr="006902F6">
        <w:rPr>
          <w:color w:val="000000" w:themeColor="text1"/>
        </w:rPr>
        <w:fldChar w:fldCharType="separate"/>
      </w:r>
      <w:r w:rsidR="00980A1E" w:rsidRPr="00980A1E">
        <w:rPr>
          <w:noProof/>
          <w:color w:val="000000" w:themeColor="text1"/>
        </w:rPr>
        <w:t>(13,28–30)</w:t>
      </w:r>
      <w:r w:rsidR="000128D5" w:rsidRPr="006902F6">
        <w:rPr>
          <w:color w:val="000000" w:themeColor="text1"/>
        </w:rPr>
        <w:fldChar w:fldCharType="end"/>
      </w:r>
      <w:r w:rsidR="003D0B7E" w:rsidRPr="006902F6">
        <w:rPr>
          <w:color w:val="000000" w:themeColor="text1"/>
        </w:rPr>
        <w:t>.</w:t>
      </w:r>
      <w:r w:rsidR="006A09C3" w:rsidRPr="006902F6">
        <w:rPr>
          <w:color w:val="000000" w:themeColor="text1"/>
        </w:rPr>
        <w:t xml:space="preserve"> </w:t>
      </w:r>
      <w:r w:rsidR="00AC19E1" w:rsidRPr="006902F6">
        <w:rPr>
          <w:color w:val="000000" w:themeColor="text1"/>
        </w:rPr>
        <w:t xml:space="preserve">It </w:t>
      </w:r>
      <w:r w:rsidR="005F31FC" w:rsidRPr="006902F6">
        <w:rPr>
          <w:color w:val="000000" w:themeColor="text1"/>
        </w:rPr>
        <w:t xml:space="preserve">has also been </w:t>
      </w:r>
      <w:r w:rsidR="00277EDC" w:rsidRPr="006902F6">
        <w:rPr>
          <w:color w:val="000000" w:themeColor="text1"/>
        </w:rPr>
        <w:t xml:space="preserve">demonstrated </w:t>
      </w:r>
      <w:r w:rsidR="005F31FC" w:rsidRPr="006902F6">
        <w:rPr>
          <w:color w:val="000000" w:themeColor="text1"/>
        </w:rPr>
        <w:t xml:space="preserve">that </w:t>
      </w:r>
      <w:r w:rsidR="00AC1A84" w:rsidRPr="006902F6">
        <w:rPr>
          <w:color w:val="000000" w:themeColor="text1"/>
        </w:rPr>
        <w:t>inhibition of</w:t>
      </w:r>
      <w:r w:rsidR="005F31FC" w:rsidRPr="006902F6">
        <w:rPr>
          <w:color w:val="000000" w:themeColor="text1"/>
        </w:rPr>
        <w:t xml:space="preserve"> lipolysis </w:t>
      </w:r>
      <w:r w:rsidR="00277EDC" w:rsidRPr="006902F6">
        <w:rPr>
          <w:color w:val="000000" w:themeColor="text1"/>
        </w:rPr>
        <w:t>promotes</w:t>
      </w:r>
      <w:r w:rsidR="00AC19E1" w:rsidRPr="006902F6">
        <w:rPr>
          <w:color w:val="000000" w:themeColor="text1"/>
        </w:rPr>
        <w:t xml:space="preserve"> insulin sensitivity</w:t>
      </w:r>
      <w:r w:rsidR="00A7248A" w:rsidRPr="006902F6">
        <w:rPr>
          <w:color w:val="000000" w:themeColor="text1"/>
        </w:rPr>
        <w:t xml:space="preserve"> </w:t>
      </w:r>
      <w:r w:rsidR="00A7248A" w:rsidRPr="006902F6">
        <w:rPr>
          <w:color w:val="000000" w:themeColor="text1"/>
        </w:rPr>
        <w:fldChar w:fldCharType="begin" w:fldLock="1"/>
      </w:r>
      <w:r w:rsidR="00831691">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1\u201333)", "plainTextFormattedCitation" : "(25,31\u201333)", "previouslyFormattedCitation" : "(25,31\u201333)" }, "properties" : { "noteIndex" : 0 }, "schema" : "https://github.com/citation-style-language/schema/raw/master/csl-citation.json" }</w:instrText>
      </w:r>
      <w:r w:rsidR="00A7248A" w:rsidRPr="006902F6">
        <w:rPr>
          <w:color w:val="000000" w:themeColor="text1"/>
        </w:rPr>
        <w:fldChar w:fldCharType="separate"/>
      </w:r>
      <w:r w:rsidR="00671F00" w:rsidRPr="00671F00">
        <w:rPr>
          <w:noProof/>
          <w:color w:val="000000" w:themeColor="text1"/>
        </w:rPr>
        <w:t>(25,31–33)</w:t>
      </w:r>
      <w:r w:rsidR="00A7248A" w:rsidRPr="006902F6">
        <w:rPr>
          <w:color w:val="000000" w:themeColor="text1"/>
        </w:rPr>
        <w:fldChar w:fldCharType="end"/>
      </w:r>
      <w:r w:rsidR="00AC19E1" w:rsidRPr="006902F6">
        <w:rPr>
          <w:color w:val="000000" w:themeColor="text1"/>
        </w:rPr>
        <w:t>.</w:t>
      </w:r>
      <w:r w:rsidR="001C4F76">
        <w:rPr>
          <w:color w:val="000000" w:themeColor="text1"/>
        </w:rPr>
        <w:t xml:space="preserve"> </w:t>
      </w:r>
      <w:r w:rsidR="001C4F76" w:rsidRPr="006902F6">
        <w:rPr>
          <w:color w:val="000000" w:themeColor="text1"/>
        </w:rPr>
        <w:t xml:space="preserve">Recent tissue-specific knockouts of glucocorticoid signaling molecules have implicated adipose </w:t>
      </w:r>
      <w:r w:rsidR="001C4F76" w:rsidRPr="006902F6">
        <w:rPr>
          <w:color w:val="000000" w:themeColor="text1"/>
        </w:rPr>
        <w:lastRenderedPageBreak/>
        <w:t xml:space="preserve">tissue as a central node linking glucocorticoid action and lipolysis to systemic insulin resistance and NAFLD </w:t>
      </w:r>
      <w:r w:rsidR="001C4F76" w:rsidRPr="006902F6">
        <w:rPr>
          <w:color w:val="000000" w:themeColor="text1"/>
        </w:rPr>
        <w:fldChar w:fldCharType="begin" w:fldLock="1"/>
      </w:r>
      <w:r w:rsidR="00831691">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4\u201337)", "plainTextFormattedCitation" : "(34\u201337)", "previouslyFormattedCitation" : "(34\u201337)" }, "properties" : { "noteIndex" : 0 }, "schema" : "https://github.com/citation-style-language/schema/raw/master/csl-citation.json" }</w:instrText>
      </w:r>
      <w:r w:rsidR="001C4F76" w:rsidRPr="006902F6">
        <w:rPr>
          <w:color w:val="000000" w:themeColor="text1"/>
        </w:rPr>
        <w:fldChar w:fldCharType="separate"/>
      </w:r>
      <w:r w:rsidR="00671F00" w:rsidRPr="00671F00">
        <w:rPr>
          <w:noProof/>
          <w:color w:val="000000" w:themeColor="text1"/>
        </w:rPr>
        <w:t>(34–37)</w:t>
      </w:r>
      <w:r w:rsidR="001C4F76" w:rsidRPr="006902F6">
        <w:rPr>
          <w:color w:val="000000" w:themeColor="text1"/>
        </w:rPr>
        <w:fldChar w:fldCharType="end"/>
      </w:r>
      <w:r w:rsidR="001C4F76" w:rsidRPr="006902F6">
        <w:rPr>
          <w:color w:val="000000" w:themeColor="text1"/>
        </w:rPr>
        <w:t>.</w:t>
      </w:r>
    </w:p>
    <w:p w14:paraId="0E231417" w14:textId="77777777" w:rsidR="008607FC" w:rsidRPr="006902F6" w:rsidRDefault="008607FC" w:rsidP="0048623D">
      <w:pPr>
        <w:rPr>
          <w:color w:val="000000" w:themeColor="text1"/>
        </w:rPr>
      </w:pPr>
    </w:p>
    <w:p w14:paraId="3D923644" w14:textId="1344A8C8" w:rsidR="00AE79F4" w:rsidRPr="006902F6" w:rsidRDefault="003E5E79" w:rsidP="006902F6">
      <w:pPr>
        <w:rPr>
          <w:color w:val="000000" w:themeColor="text1"/>
        </w:rPr>
      </w:pPr>
      <w:r w:rsidRPr="006902F6">
        <w:rPr>
          <w:color w:val="000000" w:themeColor="text1"/>
        </w:rPr>
        <w:t>Here</w:t>
      </w:r>
      <w:r w:rsidR="00A810A9">
        <w:rPr>
          <w:color w:val="000000" w:themeColor="text1"/>
        </w:rPr>
        <w:t>,</w:t>
      </w:r>
      <w:r w:rsidRPr="006902F6">
        <w:rPr>
          <w:color w:val="000000" w:themeColor="text1"/>
        </w:rPr>
        <w:t xml:space="preserv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 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194BD653" w:rsidR="002E3AD9" w:rsidRPr="006902F6" w:rsidRDefault="000D47AD" w:rsidP="009C4CFA">
      <w:pPr>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trans</w:t>
      </w:r>
      <w:r w:rsidR="00D93561">
        <w:rPr>
          <w:color w:val="000000" w:themeColor="text1"/>
        </w:rPr>
        <w:t>s</w:t>
      </w:r>
      <w:r w:rsidR="00FE0E01">
        <w:rPr>
          <w:color w:val="000000" w:themeColor="text1"/>
        </w:rPr>
        <w:t>phenoidal adenomectomy</w:t>
      </w:r>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rsidRPr="006902F6">
        <w:rPr>
          <w:color w:val="000000" w:themeColor="text1"/>
        </w:rPr>
        <w:fldChar w:fldCharType="separate"/>
      </w:r>
      <w:r w:rsidR="00BF554F" w:rsidRPr="006902F6">
        <w:rPr>
          <w:noProof/>
          <w:color w:val="000000" w:themeColor="text1"/>
        </w:rPr>
        <w:t>(18)</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9C4CFA">
      <w:pPr>
        <w:rPr>
          <w:color w:val="000000" w:themeColor="text1"/>
        </w:rPr>
      </w:pPr>
    </w:p>
    <w:p w14:paraId="2D64B995" w14:textId="19FF0610" w:rsidR="00EB0A54" w:rsidRPr="006902F6" w:rsidRDefault="004B1467" w:rsidP="009C4CFA">
      <w:pPr>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A05922" w:rsidRPr="006902F6">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BF554F" w:rsidRPr="006902F6">
        <w:rPr>
          <w:rFonts w:eastAsia="Times New Roman" w:cs="Times New Roman"/>
          <w:noProof/>
          <w:color w:val="000000" w:themeColor="text1"/>
          <w:shd w:val="clear" w:color="auto" w:fill="FFFFFF"/>
        </w:rPr>
        <w:t>(18)</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 xml:space="preserve">depots were carefully removed and weighed </w:t>
      </w:r>
      <w:r w:rsidR="00DF4988">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 xml:space="preserve">eft </w:t>
      </w:r>
      <w:r w:rsidR="00135DAB">
        <w:rPr>
          <w:rFonts w:eastAsia="Times New Roman" w:cs="Times New Roman"/>
          <w:color w:val="000000" w:themeColor="text1"/>
          <w:shd w:val="clear" w:color="auto" w:fill="FFFFFF"/>
        </w:rPr>
        <w:lastRenderedPageBreak/>
        <w:t>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9C4CFA">
      <w:pPr>
        <w:rPr>
          <w:color w:val="000000" w:themeColor="text1"/>
        </w:rPr>
      </w:pPr>
    </w:p>
    <w:p w14:paraId="03E8D3E9" w14:textId="6CD23235" w:rsidR="00C86E77" w:rsidRPr="00011A92" w:rsidRDefault="004B1467" w:rsidP="00C86E77">
      <w:pPr>
        <w:rPr>
          <w:rFonts w:ascii="Arial" w:hAnsi="Arial"/>
          <w:color w:val="000000" w:themeColor="text1"/>
        </w:rPr>
      </w:pPr>
      <w:r w:rsidRPr="006902F6">
        <w:rPr>
          <w:b/>
          <w:color w:val="000000" w:themeColor="text1"/>
        </w:rPr>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was collected from a tail cut</w:t>
      </w:r>
      <w:r w:rsidR="004A26F2" w:rsidRPr="006902F6">
        <w:rPr>
          <w:rFonts w:cs="Times New Roman"/>
          <w:color w:val="000000" w:themeColor="text1"/>
        </w:rPr>
        <w:t xml:space="preserve"> </w:t>
      </w:r>
      <w:r w:rsidR="004A26F2">
        <w:rPr>
          <w:rFonts w:cs="Times New Roman"/>
          <w:color w:val="000000" w:themeColor="text1"/>
        </w:rPr>
        <w:t>and blood</w:t>
      </w:r>
      <w:r w:rsidR="00067455" w:rsidRPr="006902F6">
        <w:rPr>
          <w:rFonts w:cs="Times New Roman"/>
          <w:color w:val="000000" w:themeColor="text1"/>
        </w:rPr>
        <w:t xml:space="preserve"> glucose was determined using a One Touch Ultra Glucometer (Lifescan)</w:t>
      </w:r>
      <w:r w:rsidR="00A9523A" w:rsidRPr="006902F6">
        <w:rPr>
          <w:rFonts w:cs="Times New Roman"/>
          <w:color w:val="000000" w:themeColor="text1"/>
        </w:rPr>
        <w:t xml:space="preserve"> prior to and every 15 minutes post injection</w:t>
      </w:r>
      <w:r w:rsidR="00067455" w:rsidRPr="006902F6">
        <w:rPr>
          <w:rFonts w:cs="Times New Roman"/>
          <w:color w:val="000000" w:themeColor="text1"/>
        </w:rPr>
        <w:t>.</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1D16EF">
        <w:rPr>
          <w:rFonts w:ascii="Calibri" w:hAnsi="Calibri" w:cs="Arial"/>
          <w:color w:val="000000" w:themeColor="text1"/>
          <w:szCs w:val="22"/>
        </w:rPr>
        <w:t>IP</w:t>
      </w:r>
      <w:r w:rsidR="001D16EF" w:rsidRPr="006902F6">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F0E68" w:rsidRPr="006902F6">
        <w:rPr>
          <w:rFonts w:ascii="Calibri" w:hAnsi="Calibri" w:cs="Arial"/>
          <w:color w:val="000000" w:themeColor="text1"/>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F0E68" w:rsidRPr="006902F6">
        <w:rPr>
          <w:rFonts w:ascii="Calibri" w:hAnsi="Calibri" w:cs="Arial"/>
          <w:noProof/>
          <w:color w:val="000000" w:themeColor="text1"/>
        </w:rPr>
        <w:t>(38–40)</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065C60" w:rsidRPr="006902F6">
        <w:rPr>
          <w:rFonts w:ascii="Calibri" w:hAnsi="Calibri" w:cs="Arial"/>
          <w:color w:val="000000" w:themeColor="text1"/>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4D7C6F" w:rsidRPr="006902F6">
        <w:rPr>
          <w:rFonts w:ascii="Calibri" w:hAnsi="Calibri" w:cs="Arial"/>
          <w:noProof/>
          <w:color w:val="000000" w:themeColor="text1"/>
        </w:rPr>
        <w:t>(39–41)</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C86E77">
      <w:pPr>
        <w:rPr>
          <w:rFonts w:ascii="Calibri" w:hAnsi="Calibri" w:cs="Arial"/>
          <w:color w:val="000000" w:themeColor="text1"/>
        </w:rPr>
      </w:pPr>
    </w:p>
    <w:p w14:paraId="4F2CACF9" w14:textId="773D39AB" w:rsidR="00873DCF" w:rsidRPr="006902F6" w:rsidRDefault="00343149" w:rsidP="00873DCF">
      <w:pPr>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w:t>
      </w:r>
      <w:r w:rsidR="00873DCF" w:rsidRPr="006902F6">
        <w:rPr>
          <w:color w:val="000000" w:themeColor="text1"/>
        </w:rPr>
        <w:lastRenderedPageBreak/>
        <w:t xml:space="preserve">(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 xml:space="preserve">and fatty acids were quantified using the HR Series NEFA-HR(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9C4CFA">
      <w:pPr>
        <w:rPr>
          <w:color w:val="000000" w:themeColor="text1"/>
        </w:rPr>
      </w:pPr>
    </w:p>
    <w:p w14:paraId="659E5B2F" w14:textId="0E97B100" w:rsidR="00881ECD" w:rsidRPr="006902F6" w:rsidRDefault="00A73F99" w:rsidP="009C4CFA">
      <w:pPr>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E36D9E" w:rsidRPr="006902F6">
        <w:rPr>
          <w:color w:val="000000" w:themeColor="text1"/>
        </w:rPr>
        <w:t xml:space="preserve"> </w:t>
      </w:r>
      <w:r w:rsidR="00D936C4">
        <w:rPr>
          <w:color w:val="000000" w:themeColor="text1"/>
        </w:rPr>
        <w:t>4.5 g/L</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204D48" w:rsidRPr="006902F6">
        <w:rPr>
          <w:color w:val="000000" w:themeColor="text1"/>
        </w:rPr>
        <w:t>)</w:t>
      </w:r>
      <w:r w:rsidR="00E36D9E" w:rsidRPr="006902F6">
        <w:rPr>
          <w:color w:val="000000" w:themeColor="text1"/>
        </w:rPr>
        <w:t xml:space="preserve"> with 1%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136CB1">
        <w:rPr>
          <w:color w:val="000000" w:themeColor="text1"/>
        </w:rPr>
        <w:t>,</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insulin in 10% fetal bovine serum</w:t>
      </w:r>
      <w:r w:rsidR="00163A9C" w:rsidRPr="006902F6">
        <w:rPr>
          <w:rFonts w:cs="Helvetica"/>
          <w:color w:val="000000" w:themeColor="text1"/>
        </w:rPr>
        <w:t xml:space="preserve"> (FBS)</w:t>
      </w:r>
      <w:r w:rsidR="00B90861" w:rsidRPr="006902F6">
        <w:rPr>
          <w:rFonts w:cs="Helvetica"/>
          <w:color w:val="000000" w:themeColor="text1"/>
        </w:rPr>
        <w:t xml:space="preserve">, </w:t>
      </w:r>
      <w:r w:rsidR="00136CB1">
        <w:rPr>
          <w:rFonts w:cs="Helvetica"/>
          <w:color w:val="000000" w:themeColor="text1"/>
        </w:rPr>
        <w:t>in</w:t>
      </w:r>
      <w:r w:rsidR="00B90861" w:rsidRPr="006902F6">
        <w:rPr>
          <w:rFonts w:cs="Helvetica"/>
          <w:color w:val="000000" w:themeColor="text1"/>
        </w:rPr>
        <w:t xml:space="preserve"> high glucose DMEM with 1%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4D7C6F" w:rsidRPr="006902F6">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6902F6">
        <w:rPr>
          <w:rFonts w:cs="Helvetica"/>
          <w:color w:val="000000" w:themeColor="text1"/>
        </w:rPr>
        <w:fldChar w:fldCharType="separate"/>
      </w:r>
      <w:r w:rsidR="004D7C6F" w:rsidRPr="006902F6">
        <w:rPr>
          <w:rFonts w:cs="Helvetica"/>
          <w:noProof/>
          <w:color w:val="000000" w:themeColor="text1"/>
        </w:rPr>
        <w:t>(4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FBS media with no additional treatment.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FBS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9C4CFA">
      <w:pPr>
        <w:rPr>
          <w:color w:val="000000" w:themeColor="text1"/>
        </w:rPr>
      </w:pPr>
    </w:p>
    <w:p w14:paraId="15A202AF" w14:textId="51B172EB" w:rsidR="002633D8" w:rsidRPr="006902F6" w:rsidRDefault="002633D8" w:rsidP="009C4CFA">
      <w:pPr>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with 5mm stainless steel pellets in this buffer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4D7C6F" w:rsidRPr="006902F6">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4D7C6F" w:rsidRPr="006902F6">
        <w:rPr>
          <w:rFonts w:eastAsia="Times New Roman" w:cs="Times New Roman"/>
          <w:noProof/>
          <w:color w:val="000000" w:themeColor="text1"/>
          <w:szCs w:val="21"/>
          <w:shd w:val="clear" w:color="auto" w:fill="FFFFFF"/>
        </w:rPr>
        <w:t>(43)</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9C4CFA">
      <w:pPr>
        <w:rPr>
          <w:rFonts w:ascii="Times New Roman" w:eastAsia="Times New Roman" w:hAnsi="Times New Roman" w:cs="Times New Roman"/>
          <w:color w:val="000000" w:themeColor="text1"/>
        </w:rPr>
      </w:pPr>
    </w:p>
    <w:p w14:paraId="5AEE07E8" w14:textId="43698C8C" w:rsidR="009F7DBE" w:rsidRPr="006902F6" w:rsidRDefault="009F7DBE" w:rsidP="0077103B">
      <w:pPr>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9C4CFA">
      <w:pPr>
        <w:rPr>
          <w:color w:val="000000" w:themeColor="text1"/>
        </w:rPr>
      </w:pPr>
    </w:p>
    <w:p w14:paraId="48658E05" w14:textId="611F0C79" w:rsidR="00833B9D" w:rsidRPr="006902F6" w:rsidRDefault="00642BDD" w:rsidP="009C4CFA">
      <w:pPr>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4D7C6F" w:rsidRPr="006902F6">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6902F6">
        <w:rPr>
          <w:rFonts w:cs="Times New Roman"/>
          <w:color w:val="000000" w:themeColor="text1"/>
        </w:rPr>
        <w:fldChar w:fldCharType="separate"/>
      </w:r>
      <w:r w:rsidR="004D7C6F" w:rsidRPr="006902F6">
        <w:rPr>
          <w:rFonts w:cs="Times New Roman"/>
          <w:noProof/>
          <w:color w:val="000000" w:themeColor="text1"/>
        </w:rPr>
        <w:t>(44)</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delta delta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9C4CFA">
      <w:pPr>
        <w:rPr>
          <w:color w:val="000000" w:themeColor="text1"/>
        </w:rPr>
      </w:pPr>
    </w:p>
    <w:p w14:paraId="77DBC1CE" w14:textId="2828F515" w:rsidR="00642BDD" w:rsidRPr="006902F6" w:rsidRDefault="00642BDD" w:rsidP="009C4CFA">
      <w:pPr>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8C70EE">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C</w:t>
      </w:r>
      <w:r w:rsidR="00CE26FC" w:rsidRPr="006902F6">
        <w:rPr>
          <w:rFonts w:eastAsia="Times New Roman" w:cs="Times New Roman"/>
          <w:color w:val="000000" w:themeColor="text1"/>
          <w:shd w:val="clear" w:color="auto" w:fill="FFFFFF"/>
        </w:rPr>
        <w:t>larified lysates</w:t>
      </w:r>
      <w:r w:rsidR="008A5431">
        <w:rPr>
          <w:rFonts w:eastAsia="Times New Roman" w:cs="Times New Roman"/>
          <w:color w:val="000000" w:themeColor="text1"/>
          <w:shd w:val="clear" w:color="auto" w:fill="FFFFFF"/>
        </w:rPr>
        <w:t xml:space="preserve"> diluted in </w:t>
      </w:r>
      <w:r w:rsidR="00797D9A">
        <w:rPr>
          <w:rFonts w:eastAsia="Times New Roman" w:cs="Times New Roman"/>
          <w:color w:val="000000" w:themeColor="text1"/>
          <w:shd w:val="clear" w:color="auto" w:fill="FFFFFF"/>
        </w:rPr>
        <w:t xml:space="preserve">loading </w:t>
      </w:r>
      <w:r w:rsidR="00797D9A">
        <w:rPr>
          <w:rFonts w:eastAsia="Times New Roman" w:cs="Times New Roman"/>
          <w:color w:val="000000" w:themeColor="text1"/>
          <w:shd w:val="clear" w:color="auto" w:fill="FFFFFF"/>
        </w:rPr>
        <w:lastRenderedPageBreak/>
        <w:t>buffer</w:t>
      </w:r>
      <w:r w:rsidR="0039092F">
        <w:rPr>
          <w:rFonts w:eastAsia="Times New Roman" w:cs="Times New Roman"/>
          <w:color w:val="000000" w:themeColor="text1"/>
          <w:shd w:val="clear" w:color="auto" w:fill="FFFFFF"/>
        </w:rPr>
        <w:t>.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heated 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 at room temperature.</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54 kDa</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Pr="006902F6">
        <w:rPr>
          <w:rFonts w:eastAsia="Times New Roman" w:cs="Times New Roman"/>
          <w:color w:val="000000" w:themeColor="text1"/>
          <w:shd w:val="clear" w:color="auto" w:fill="FFFFFF"/>
        </w:rPr>
        <w:t>.</w:t>
      </w:r>
    </w:p>
    <w:p w14:paraId="64F2FB03" w14:textId="5944FA36" w:rsidR="004B16AF" w:rsidRPr="006902F6" w:rsidRDefault="004B16AF" w:rsidP="00485915">
      <w:pPr>
        <w:ind w:left="720"/>
        <w:rPr>
          <w:rFonts w:eastAsia="Times New Roman" w:cs="Times New Roman"/>
          <w:color w:val="000000" w:themeColor="text1"/>
        </w:rPr>
      </w:pPr>
    </w:p>
    <w:p w14:paraId="01DF398C" w14:textId="62552CAE" w:rsidR="006B351B" w:rsidRPr="006902F6" w:rsidRDefault="005354F7" w:rsidP="003316A2">
      <w:pPr>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544F9D85" w:rsidR="00F0261F" w:rsidRPr="006902F6" w:rsidRDefault="009115EE">
      <w:pPr>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DD413F" w:rsidRPr="006902F6">
        <w:rPr>
          <w:color w:val="000000" w:themeColor="text1"/>
        </w:rPr>
        <w:t>dif</w:t>
      </w:r>
      <w:r w:rsidR="00E56A69" w:rsidRPr="006902F6">
        <w:rPr>
          <w:color w:val="000000" w:themeColor="text1"/>
        </w:rPr>
        <w:t>ferent</w:t>
      </w:r>
      <w:r w:rsidR="00351E0C">
        <w:rPr>
          <w:color w:val="000000" w:themeColor="text1"/>
        </w:rPr>
        <w:t>ial</w:t>
      </w:r>
      <w:r w:rsidR="00E56A69" w:rsidRPr="006902F6">
        <w:rPr>
          <w:color w:val="000000" w:themeColor="text1"/>
        </w:rPr>
        <w:t xml:space="preserve"> gene expression</w:t>
      </w:r>
      <w:r w:rsidR="00E72723" w:rsidRPr="006902F6">
        <w:rPr>
          <w:color w:val="000000" w:themeColor="text1"/>
        </w:rPr>
        <w:t xml:space="preserve"> in adipose tissue</w:t>
      </w:r>
      <w:r w:rsidR="00E56A69" w:rsidRPr="006902F6">
        <w:rPr>
          <w:color w:val="000000" w:themeColor="text1"/>
        </w:rPr>
        <w:t xml:space="preserve"> </w:t>
      </w:r>
      <w:r w:rsidR="00DD413F" w:rsidRPr="006902F6">
        <w:rPr>
          <w:color w:val="000000" w:themeColor="text1"/>
        </w:rPr>
        <w:t xml:space="preserve">between those with 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4B21DD"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rsidRPr="006902F6">
        <w:rPr>
          <w:color w:val="000000" w:themeColor="text1"/>
        </w:rPr>
        <w:fldChar w:fldCharType="separate"/>
      </w:r>
      <w:r w:rsidR="00960D10" w:rsidRPr="006902F6">
        <w:rPr>
          <w:noProof/>
          <w:color w:val="000000" w:themeColor="text1"/>
        </w:rPr>
        <w:t>(18)</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Here</w:t>
      </w:r>
      <w:r w:rsidR="007309A3">
        <w:rPr>
          <w:color w:val="000000" w:themeColor="text1"/>
        </w:rPr>
        <w:t>,</w:t>
      </w:r>
      <w:r w:rsidR="004405D4">
        <w:rPr>
          <w:color w:val="000000" w:themeColor="text1"/>
        </w:rPr>
        <w:t xml:space="preserve"> </w:t>
      </w:r>
      <w:r w:rsidR="00DD413F" w:rsidRPr="006902F6">
        <w:rPr>
          <w:color w:val="000000" w:themeColor="text1"/>
        </w:rPr>
        <w:t>we have re-analyzed the data stratifying the Cushingoid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786101">
        <w:rPr>
          <w:color w:val="000000" w:themeColor="text1"/>
        </w:rPr>
        <w:t xml:space="preserve"> group</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B)</w:t>
      </w:r>
      <w:r w:rsidR="005074CE">
        <w:rPr>
          <w:bCs/>
          <w:color w:val="000000" w:themeColor="text1"/>
        </w:rPr>
        <w:t xml:space="preserve"> was observed</w:t>
      </w:r>
      <w:r w:rsidR="00F55C38" w:rsidRPr="006902F6">
        <w:rPr>
          <w:bCs/>
          <w:color w:val="000000" w:themeColor="text1"/>
        </w:rPr>
        <w:t xml:space="preserve">.  </w:t>
      </w:r>
      <w:r w:rsidR="004405D4">
        <w:rPr>
          <w:bCs/>
          <w:color w:val="000000" w:themeColor="text1"/>
        </w:rPr>
        <w:t>Furthermore, w</w:t>
      </w:r>
      <w:r w:rsidR="00F55C38" w:rsidRPr="006902F6">
        <w:rPr>
          <w:bCs/>
          <w:color w:val="000000" w:themeColor="text1"/>
        </w:rPr>
        <w:t xml:space="preserve">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160087">
        <w:rPr>
          <w:bCs/>
          <w:color w:val="000000" w:themeColor="text1"/>
        </w:rPr>
        <w:t>fold increase in</w:t>
      </w:r>
      <w:r w:rsidR="00F55C38" w:rsidRPr="006902F6">
        <w:rPr>
          <w:bCs/>
          <w:color w:val="000000" w:themeColor="text1"/>
        </w:rPr>
        <w:t xml:space="preserve"> patients</w:t>
      </w:r>
      <w:r w:rsidR="00160087">
        <w:rPr>
          <w:bCs/>
          <w:color w:val="000000" w:themeColor="text1"/>
        </w:rPr>
        <w:t xml:space="preserve"> with obesity</w:t>
      </w:r>
      <w:r w:rsidR="00F55C38" w:rsidRPr="006902F6">
        <w:rPr>
          <w:bCs/>
          <w:color w:val="000000" w:themeColor="text1"/>
        </w:rPr>
        <w:t>.</w:t>
      </w:r>
      <w:r w:rsidR="002A652D" w:rsidRPr="006902F6">
        <w:rPr>
          <w:color w:val="000000" w:themeColor="text1"/>
        </w:rPr>
        <w:t xml:space="preserve">  </w:t>
      </w:r>
    </w:p>
    <w:p w14:paraId="59894656" w14:textId="77777777" w:rsidR="007E0200" w:rsidRPr="006902F6" w:rsidRDefault="007E0200">
      <w:pPr>
        <w:rPr>
          <w:color w:val="000000" w:themeColor="text1"/>
        </w:rPr>
      </w:pPr>
    </w:p>
    <w:p w14:paraId="648A9478" w14:textId="557F3530" w:rsidR="007E0200" w:rsidRPr="006902F6" w:rsidRDefault="002A443E" w:rsidP="003145E7">
      <w:pPr>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1A3544">
        <w:rPr>
          <w:color w:val="000000" w:themeColor="text1"/>
        </w:rPr>
        <w:t>C</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1A3544">
        <w:rPr>
          <w:color w:val="000000" w:themeColor="text1"/>
        </w:rPr>
        <w:t>D</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w:t>
      </w:r>
      <w:r w:rsidR="003145E7" w:rsidRPr="006902F6">
        <w:rPr>
          <w:rFonts w:eastAsia="Times New Roman" w:cs="Times New Roman"/>
          <w:color w:val="000000" w:themeColor="text1"/>
          <w:shd w:val="clear" w:color="auto" w:fill="FFFFFF"/>
        </w:rPr>
        <w:lastRenderedPageBreak/>
        <w:t xml:space="preserve">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3145E7">
      <w:pPr>
        <w:rPr>
          <w:color w:val="000000" w:themeColor="text1"/>
        </w:rPr>
      </w:pPr>
    </w:p>
    <w:p w14:paraId="31940C7A" w14:textId="2B5B4126" w:rsidR="00D674AB" w:rsidRPr="006902F6" w:rsidRDefault="00D674AB" w:rsidP="003145E7">
      <w:pPr>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a hyperinsulinemic</w:t>
      </w:r>
      <w:r w:rsidR="005A4E16">
        <w:rPr>
          <w:color w:val="000000" w:themeColor="text1"/>
        </w:rPr>
        <w:t>-</w:t>
      </w:r>
      <w:r w:rsidR="00B77F49" w:rsidRPr="006902F6">
        <w:rPr>
          <w:color w:val="000000" w:themeColor="text1"/>
        </w:rPr>
        <w:t>euglycemic clamp</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but no differences in fat mass between the group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 xml:space="preserve">and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976FAB" w:rsidRPr="006902F6">
        <w:rPr>
          <w:color w:val="000000" w:themeColor="text1"/>
        </w:rPr>
        <w:t>primary</w:t>
      </w:r>
      <w:r w:rsidR="00191472" w:rsidRPr="006902F6">
        <w:rPr>
          <w:color w:val="000000" w:themeColor="text1"/>
        </w:rPr>
        <w:t xml:space="preserve"> causes of insulin resistance </w:t>
      </w:r>
      <w:r w:rsidR="0003545C" w:rsidRPr="006902F6">
        <w:rPr>
          <w:color w:val="000000" w:themeColor="text1"/>
        </w:rPr>
        <w:t xml:space="preserve">and hyperglycemia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39ABCE70" w:rsidR="00B63F75" w:rsidRPr="006902F6" w:rsidRDefault="002611CB">
      <w:pPr>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increased liver fat</w:t>
      </w:r>
      <w:r w:rsidR="00326112" w:rsidRPr="006902F6">
        <w:rPr>
          <w:color w:val="000000" w:themeColor="text1"/>
        </w:rPr>
        <w:t xml:space="preserve"> and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2,13)", "plainTextFormattedCitation" : "(2,13)", "previouslyFormattedCitation" : "(2,13)" }, "properties" : { "noteIndex" : 0 }, "schema" : "https://github.com/citation-style-language/schema/raw/master/csl-citation.json" }</w:instrText>
      </w:r>
      <w:r w:rsidR="00C70427" w:rsidRPr="006902F6">
        <w:rPr>
          <w:color w:val="000000" w:themeColor="text1"/>
        </w:rPr>
        <w:fldChar w:fldCharType="separate"/>
      </w:r>
      <w:r w:rsidR="009C426D" w:rsidRPr="009C426D">
        <w:rPr>
          <w:noProof/>
          <w:color w:val="000000" w:themeColor="text1"/>
        </w:rPr>
        <w:t>(2,13)</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Cushing’s patients</w:t>
      </w:r>
      <w:r w:rsidR="00160087">
        <w:rPr>
          <w:color w:val="000000" w:themeColor="text1"/>
        </w:rPr>
        <w:t xml:space="preserve"> with obesity</w:t>
      </w:r>
      <w:r w:rsidR="00C94253" w:rsidRPr="006902F6">
        <w:rPr>
          <w:color w:val="000000" w:themeColor="text1"/>
        </w:rPr>
        <w:t xml:space="preserve"> (</w:t>
      </w:r>
      <w:r w:rsidR="001B708C" w:rsidRPr="006902F6">
        <w:rPr>
          <w:color w:val="000000" w:themeColor="text1"/>
        </w:rPr>
        <w:t>38% increase in non-obese subjects versus a 2.8 fold increase in subjects</w:t>
      </w:r>
      <w:r w:rsidR="00160087">
        <w:rPr>
          <w:color w:val="000000" w:themeColor="text1"/>
        </w:rPr>
        <w:t xml:space="preserve"> with obesity</w:t>
      </w:r>
      <w:r w:rsidR="001B708C" w:rsidRPr="006902F6">
        <w:rPr>
          <w:color w:val="000000" w:themeColor="text1"/>
        </w:rPr>
        <w:t xml:space="preserve">,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r w:rsidR="00160087">
        <w:rPr>
          <w:color w:val="000000" w:themeColor="text1"/>
        </w:rPr>
        <w:t xml:space="preserve">obese </w:t>
      </w:r>
      <w:r w:rsidR="00605C01">
        <w:rPr>
          <w:color w:val="000000" w:themeColor="text1"/>
        </w:rPr>
        <w:t>controls</w:t>
      </w:r>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pPr>
        <w:rPr>
          <w:color w:val="000000" w:themeColor="text1"/>
        </w:rPr>
      </w:pPr>
    </w:p>
    <w:p w14:paraId="6444DA25" w14:textId="6FD9467B" w:rsidR="00733364" w:rsidRPr="006902F6" w:rsidRDefault="007D4828">
      <w:pPr>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a significant effect</w:t>
      </w:r>
      <w:r w:rsidR="0086228C" w:rsidRPr="006902F6">
        <w:rPr>
          <w:color w:val="000000" w:themeColor="text1"/>
        </w:rPr>
        <w:t xml:space="preserve"> of diet and drug on </w:t>
      </w:r>
      <w:r w:rsidR="0086228C" w:rsidRPr="006902F6">
        <w:rPr>
          <w:i/>
          <w:color w:val="000000" w:themeColor="text1"/>
        </w:rPr>
        <w:t>Fasn</w:t>
      </w:r>
      <w:r w:rsidR="0086228C" w:rsidRPr="006902F6">
        <w:rPr>
          <w:color w:val="000000" w:themeColor="text1"/>
        </w:rPr>
        <w:t xml:space="preserve"> expression (p=0.014)</w:t>
      </w:r>
      <w:r>
        <w:rPr>
          <w:color w:val="000000" w:themeColor="text1"/>
        </w:rPr>
        <w:t>, and alt</w:t>
      </w:r>
      <w:r w:rsidR="0086228C" w:rsidRPr="006902F6">
        <w:rPr>
          <w:color w:val="000000" w:themeColor="text1"/>
        </w:rPr>
        <w:t>hough b</w:t>
      </w:r>
      <w:r w:rsidR="0029021E" w:rsidRPr="006902F6">
        <w:rPr>
          <w:color w:val="000000" w:themeColor="text1"/>
        </w:rPr>
        <w:t>oth transcripts were</w:t>
      </w:r>
      <w:r w:rsidR="00C62EE3" w:rsidRPr="006902F6">
        <w:rPr>
          <w:color w:val="000000" w:themeColor="text1"/>
        </w:rPr>
        <w:t xml:space="preserve"> somewhat</w:t>
      </w:r>
      <w:r w:rsidR="00793D2F" w:rsidRPr="006902F6">
        <w:rPr>
          <w:color w:val="000000" w:themeColor="text1"/>
        </w:rPr>
        <w:t xml:space="preserve"> elevated in response to HFD alone, </w:t>
      </w:r>
      <w:r>
        <w:rPr>
          <w:color w:val="000000" w:themeColor="text1"/>
        </w:rPr>
        <w:t>no</w:t>
      </w:r>
      <w:r w:rsidR="005F70A5" w:rsidRPr="006902F6">
        <w:rPr>
          <w:color w:val="000000" w:themeColor="text1"/>
        </w:rPr>
        <w:t xml:space="preserve"> synergism </w:t>
      </w:r>
      <w:r>
        <w:rPr>
          <w:color w:val="000000" w:themeColor="text1"/>
        </w:rPr>
        <w:t xml:space="preserve">in expression levels was observed </w:t>
      </w:r>
      <w:r w:rsidR="005F70A5" w:rsidRPr="006902F6">
        <w:rPr>
          <w:color w:val="000000" w:themeColor="text1"/>
        </w:rPr>
        <w:t>with</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Pr="006902F6" w:rsidRDefault="00733364" w:rsidP="00733364">
      <w:pPr>
        <w:pStyle w:val="Heading1"/>
        <w:rPr>
          <w:color w:val="000000" w:themeColor="text1"/>
        </w:rPr>
      </w:pPr>
      <w:r w:rsidRPr="006902F6">
        <w:rPr>
          <w:color w:val="000000" w:themeColor="text1"/>
        </w:rPr>
        <w:lastRenderedPageBreak/>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0719A94" w14:textId="2056DBE6" w:rsidR="00733364" w:rsidRPr="006902F6" w:rsidRDefault="00222D60">
      <w:pPr>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7B55F7">
        <w:rPr>
          <w:color w:val="000000" w:themeColor="text1"/>
        </w:rPr>
        <w:t>measured</w:t>
      </w:r>
      <w:r w:rsidR="007B55F7" w:rsidRPr="006902F6">
        <w:rPr>
          <w:color w:val="000000" w:themeColor="text1"/>
        </w:rPr>
        <w:t xml:space="preserve"> </w:t>
      </w:r>
      <w:r w:rsidR="00B55664">
        <w:rPr>
          <w:color w:val="000000" w:themeColor="text1"/>
        </w:rPr>
        <w:t>fat mass</w:t>
      </w:r>
      <w:r w:rsidRPr="006902F6">
        <w:rPr>
          <w:color w:val="000000" w:themeColor="text1"/>
        </w:rPr>
        <w:t xml:space="preserve"> </w:t>
      </w:r>
      <w:r w:rsidR="00035700" w:rsidRPr="006902F6">
        <w:rPr>
          <w:color w:val="000000" w:themeColor="text1"/>
        </w:rPr>
        <w:t xml:space="preserve">via EchoMRI.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r w:rsidR="001C4E38">
        <w:rPr>
          <w:color w:val="000000" w:themeColor="text1"/>
        </w:rPr>
        <w:t>i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1C4E38">
        <w:rPr>
          <w:color w:val="000000" w:themeColor="text1"/>
        </w:rPr>
        <w:t>e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 xml:space="preserve">(59% reduced) </w:t>
      </w:r>
      <w:r w:rsidR="003A6B88">
        <w:rPr>
          <w:color w:val="000000" w:themeColor="text1"/>
        </w:rPr>
        <w:t xml:space="preserve">at the end of the study </w:t>
      </w:r>
      <w:r w:rsidR="00C902E7">
        <w:rPr>
          <w:color w:val="000000" w:themeColor="text1"/>
        </w:rPr>
        <w:t>in</w:t>
      </w:r>
      <w:r w:rsidR="00C902E7" w:rsidRPr="006902F6">
        <w:rPr>
          <w:color w:val="000000" w:themeColor="text1"/>
        </w:rPr>
        <w:t xml:space="preserve"> </w:t>
      </w:r>
      <w:r w:rsidR="007F7779" w:rsidRPr="006902F6">
        <w:rPr>
          <w:color w:val="000000" w:themeColor="text1"/>
        </w:rPr>
        <w:t>the HFD-fed animals</w:t>
      </w:r>
      <w:r w:rsidR="00E2033A" w:rsidRPr="006902F6">
        <w:rPr>
          <w:color w:val="000000" w:themeColor="text1"/>
        </w:rPr>
        <w:t xml:space="preserve"> </w:t>
      </w:r>
      <w:r w:rsidR="0020558A">
        <w:rPr>
          <w:color w:val="000000" w:themeColor="text1"/>
        </w:rPr>
        <w:t xml:space="preserve">treated with dexamethason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1C4E38">
        <w:rPr>
          <w:color w:val="000000" w:themeColor="text1"/>
        </w:rPr>
        <w:t>iWAT</w:t>
      </w:r>
      <w:r w:rsidR="001C4E38" w:rsidRPr="006902F6">
        <w:rPr>
          <w:color w:val="000000" w:themeColor="text1"/>
        </w:rPr>
        <w:t xml:space="preserve"> </w:t>
      </w:r>
      <w:r w:rsidR="00D4046E" w:rsidRPr="006902F6">
        <w:rPr>
          <w:color w:val="000000" w:themeColor="text1"/>
        </w:rPr>
        <w:t xml:space="preserve">or </w:t>
      </w:r>
      <w:r w:rsidR="001C4E38">
        <w:rPr>
          <w:color w:val="000000" w:themeColor="text1"/>
        </w:rPr>
        <w:t>e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 even though they lost substantial fat mass throughout the study (11% increase, p=0.032).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75008670" w:rsidR="00A7294B" w:rsidRPr="006902F6" w:rsidRDefault="00001E0D">
      <w:pPr>
        <w:rPr>
          <w:color w:val="000000" w:themeColor="text1"/>
        </w:rPr>
      </w:pPr>
      <w:r w:rsidRPr="006902F6">
        <w:rPr>
          <w:color w:val="000000" w:themeColor="text1"/>
        </w:rPr>
        <w:t xml:space="preserve">One potential mechanism </w:t>
      </w:r>
      <w:r w:rsidR="0020558A">
        <w:rPr>
          <w:color w:val="000000" w:themeColor="text1"/>
        </w:rPr>
        <w:t>that could explain reduced adiposity</w:t>
      </w:r>
      <w:r w:rsidR="003F1545">
        <w:rPr>
          <w:color w:val="000000" w:themeColor="text1"/>
        </w:rPr>
        <w:t>,</w:t>
      </w:r>
      <w:r w:rsidR="0020558A">
        <w:rPr>
          <w:color w:val="000000" w:themeColor="text1"/>
        </w:rPr>
        <w:t xml:space="preserve"> increased insulin resistance and NAFLD</w:t>
      </w:r>
      <w:r w:rsidRPr="006902F6">
        <w:rPr>
          <w:color w:val="000000" w:themeColor="text1"/>
        </w:rPr>
        <w:t xml:space="preserve"> is accelerated adipocyte lipolysis.  </w:t>
      </w:r>
      <w:r w:rsidR="008C3E9A"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EB7489" w:rsidRPr="006902F6">
        <w:rPr>
          <w:color w:val="000000" w:themeColor="text1"/>
        </w:rPr>
        <w:fldChar w:fldCharType="separate"/>
      </w:r>
      <w:r w:rsidR="00671F00" w:rsidRPr="00671F00">
        <w:rPr>
          <w:noProof/>
          <w:color w:val="000000" w:themeColor="text1"/>
        </w:rPr>
        <w:t>(25,31)</w:t>
      </w:r>
      <w:r w:rsidR="00EB7489" w:rsidRPr="006902F6">
        <w:rPr>
          <w:color w:val="000000" w:themeColor="text1"/>
        </w:rPr>
        <w:fldChar w:fldCharType="end"/>
      </w:r>
      <w:r w:rsidR="003E7C21" w:rsidRPr="006902F6">
        <w:rPr>
          <w:color w:val="000000" w:themeColor="text1"/>
        </w:rPr>
        <w:t xml:space="preserve">, </w:t>
      </w:r>
      <w:r w:rsidR="008C3E9A" w:rsidRPr="006902F6">
        <w:rPr>
          <w:color w:val="000000" w:themeColor="text1"/>
        </w:rPr>
        <w:t xml:space="preserve">is </w:t>
      </w:r>
      <w:r w:rsidR="00EB7489" w:rsidRPr="006902F6">
        <w:rPr>
          <w:color w:val="000000" w:themeColor="text1"/>
        </w:rPr>
        <w:t>known to be elevated</w:t>
      </w:r>
      <w:r w:rsidR="008C3E9A"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0511C5" w:rsidRPr="006902F6">
        <w:rPr>
          <w:color w:val="000000" w:themeColor="text1"/>
        </w:rPr>
        <w:fldChar w:fldCharType="begin" w:fldLock="1"/>
      </w:r>
      <w:r w:rsidR="00EB7489"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sidRPr="006902F6">
        <w:rPr>
          <w:color w:val="000000" w:themeColor="text1"/>
        </w:rPr>
        <w:fldChar w:fldCharType="separate"/>
      </w:r>
      <w:r w:rsidR="000511C5" w:rsidRPr="006902F6">
        <w:rPr>
          <w:noProof/>
          <w:color w:val="000000" w:themeColor="text1"/>
        </w:rPr>
        <w:t>(28)</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A328CA"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sidRPr="006902F6">
        <w:rPr>
          <w:color w:val="000000" w:themeColor="text1"/>
        </w:rPr>
        <w:fldChar w:fldCharType="separate"/>
      </w:r>
      <w:r w:rsidR="00D149BB" w:rsidRPr="006902F6">
        <w:rPr>
          <w:noProof/>
          <w:color w:val="000000" w:themeColor="text1"/>
        </w:rPr>
        <w:t>(18,22–24)</w:t>
      </w:r>
      <w:r w:rsidR="00D149BB" w:rsidRPr="006902F6">
        <w:rPr>
          <w:color w:val="000000" w:themeColor="text1"/>
        </w:rPr>
        <w:fldChar w:fldCharType="end"/>
      </w:r>
      <w:r w:rsidR="008C3E9A"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directly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 differentiated</w:t>
      </w:r>
      <w:r w:rsidR="00747024">
        <w:rPr>
          <w:color w:val="000000" w:themeColor="text1"/>
        </w:rPr>
        <w:t xml:space="preserve"> and treated with vehicle</w:t>
      </w:r>
      <w:r w:rsidR="003E7C21" w:rsidRPr="006902F6">
        <w:rPr>
          <w:color w:val="000000" w:themeColor="text1"/>
        </w:rPr>
        <w:t xml:space="preserve"> (mature adipocytes) or dex</w:t>
      </w:r>
      <w:r w:rsidR="00A23FC6" w:rsidRPr="006902F6">
        <w:rPr>
          <w:color w:val="000000" w:themeColor="text1"/>
        </w:rPr>
        <w:t>amethasone</w:t>
      </w:r>
      <w:r w:rsidR="003E7C21" w:rsidRPr="006902F6">
        <w:rPr>
          <w:color w:val="000000" w:themeColor="text1"/>
        </w:rPr>
        <w:t xml:space="preserve"> following differentiation (mature adipocytes +dex</w:t>
      </w:r>
      <w:r w:rsidR="00A23FC6" w:rsidRPr="006902F6">
        <w:rPr>
          <w:color w:val="000000" w:themeColor="text1"/>
        </w:rPr>
        <w:t>amethasone)</w:t>
      </w:r>
      <w:r w:rsidR="00386EB6" w:rsidRPr="006902F6">
        <w:rPr>
          <w:color w:val="000000" w:themeColor="text1"/>
        </w:rPr>
        <w:t xml:space="preserve"> over a 15-</w:t>
      </w:r>
      <w:r w:rsidR="00A23FC6" w:rsidRPr="006902F6">
        <w:rPr>
          <w:color w:val="000000" w:themeColor="text1"/>
        </w:rPr>
        <w:t xml:space="preserve">day period.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pPr>
        <w:rPr>
          <w:color w:val="000000" w:themeColor="text1"/>
        </w:rPr>
      </w:pPr>
    </w:p>
    <w:p w14:paraId="32628B9A" w14:textId="3D71D61D" w:rsidR="00472706" w:rsidRPr="006902F6" w:rsidRDefault="005037E7">
      <w:pPr>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A1028">
        <w:rPr>
          <w:color w:val="000000" w:themeColor="text1"/>
        </w:rPr>
        <w:t>Twelve weeks of 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significant</w:t>
      </w:r>
      <w:r w:rsidR="006B18E4" w:rsidRPr="006902F6">
        <w:rPr>
          <w:color w:val="000000" w:themeColor="text1"/>
        </w:rPr>
        <w:t xml:space="preserve"> 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67863" w:rsidRPr="006902F6">
        <w:rPr>
          <w:color w:val="000000" w:themeColor="text1"/>
        </w:rPr>
        <w:t>, as has been previously reported</w:t>
      </w:r>
      <w:r w:rsidR="00836B52" w:rsidRPr="006902F6">
        <w:rPr>
          <w:color w:val="000000" w:themeColor="text1"/>
        </w:rPr>
        <w:t xml:space="preserve"> </w:t>
      </w:r>
      <w:r w:rsidR="00D04C6D" w:rsidRPr="006902F6">
        <w:rPr>
          <w:color w:val="000000" w:themeColor="text1"/>
        </w:rPr>
        <w:fldChar w:fldCharType="begin" w:fldLock="1"/>
      </w:r>
      <w:r w:rsidR="00065189" w:rsidRPr="006902F6">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sidRPr="006902F6">
        <w:rPr>
          <w:color w:val="000000" w:themeColor="text1"/>
        </w:rPr>
        <w:fldChar w:fldCharType="separate"/>
      </w:r>
      <w:r w:rsidR="00D04C6D" w:rsidRPr="006902F6">
        <w:rPr>
          <w:noProof/>
          <w:color w:val="000000" w:themeColor="text1"/>
        </w:rPr>
        <w:t>(45)</w:t>
      </w:r>
      <w:r w:rsidR="00D04C6D" w:rsidRPr="006902F6">
        <w:rPr>
          <w:color w:val="000000" w:themeColor="text1"/>
        </w:rPr>
        <w:fldChar w:fldCharType="end"/>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pPr>
        <w:rPr>
          <w:color w:val="000000" w:themeColor="text1"/>
        </w:rPr>
      </w:pPr>
    </w:p>
    <w:p w14:paraId="4E33D16B" w14:textId="3874C035" w:rsidR="00472706" w:rsidRPr="006902F6" w:rsidRDefault="00271BB3">
      <w:pPr>
        <w:rPr>
          <w:color w:val="000000" w:themeColor="text1"/>
        </w:rPr>
      </w:pPr>
      <w:r w:rsidRPr="006902F6">
        <w:rPr>
          <w:color w:val="000000" w:themeColor="text1"/>
        </w:rPr>
        <w:t xml:space="preserve">Since the HFD-fed, dexamethasone-treated mice </w:t>
      </w:r>
      <w:r w:rsidR="007A03AD">
        <w:rPr>
          <w:color w:val="000000" w:themeColor="text1"/>
        </w:rPr>
        <w:t>have more</w:t>
      </w:r>
      <w:r w:rsidRPr="006902F6">
        <w:rPr>
          <w:color w:val="000000" w:themeColor="text1"/>
        </w:rPr>
        <w:t xml:space="preserve"> severe insulin resistance and hepatic lipid accumulation</w:t>
      </w:r>
      <w:r w:rsidR="007A03AD">
        <w:rPr>
          <w:color w:val="000000" w:themeColor="text1"/>
        </w:rPr>
        <w:t xml:space="preserve"> than the chow fed mice</w:t>
      </w:r>
      <w:r w:rsidRPr="006902F6">
        <w:rPr>
          <w:color w:val="000000" w:themeColor="text1"/>
        </w:rPr>
        <w:t xml:space="preserve">, we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6E4F40" w:rsidRPr="006902F6">
        <w:rPr>
          <w:color w:val="000000" w:themeColor="text1"/>
        </w:rPr>
        <w:t>following a 16-hour fast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 xml:space="preserve">by </w:t>
      </w:r>
      <w:r w:rsidR="002B5DCB">
        <w:rPr>
          <w:color w:val="000000" w:themeColor="text1"/>
        </w:rPr>
        <w:t>6 week</w:t>
      </w:r>
      <w:r w:rsidR="00BA1028">
        <w:rPr>
          <w:color w:val="000000" w:themeColor="text1"/>
        </w:rPr>
        <w:t xml:space="preserve">s of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Pr="006902F6">
        <w:rPr>
          <w:color w:val="000000" w:themeColor="text1"/>
        </w:rPr>
        <w:t xml:space="preserve">chow-fed mice. </w:t>
      </w:r>
      <w:r w:rsidR="006E4F40" w:rsidRPr="006902F6">
        <w:rPr>
          <w:color w:val="000000" w:themeColor="text1"/>
        </w:rPr>
        <w:t>There was</w:t>
      </w:r>
      <w:r w:rsidR="006E12A6" w:rsidRPr="006902F6">
        <w:rPr>
          <w:color w:val="000000" w:themeColor="text1"/>
        </w:rPr>
        <w:t xml:space="preserve"> a significant interaction between </w:t>
      </w:r>
      <w:r w:rsidR="006E4F40" w:rsidRPr="006902F6">
        <w:rPr>
          <w:color w:val="000000" w:themeColor="text1"/>
        </w:rPr>
        <w:t xml:space="preserve">dexamethasone exposure </w:t>
      </w:r>
      <w:r w:rsidR="006E12A6" w:rsidRPr="006902F6">
        <w:rPr>
          <w:color w:val="000000" w:themeColor="text1"/>
        </w:rPr>
        <w:t>and diet (</w:t>
      </w:r>
      <w:r w:rsidR="00656421" w:rsidRPr="006902F6">
        <w:rPr>
          <w:color w:val="000000" w:themeColor="text1"/>
        </w:rPr>
        <w:t>p=0.017</w:t>
      </w:r>
      <w:r w:rsidR="00372755" w:rsidRPr="006902F6">
        <w:rPr>
          <w:color w:val="000000" w:themeColor="text1"/>
        </w:rPr>
        <w:t>)</w:t>
      </w:r>
      <w:r w:rsidR="006E4F40" w:rsidRPr="006902F6">
        <w:rPr>
          <w:color w:val="000000" w:themeColor="text1"/>
        </w:rPr>
        <w:t xml:space="preserve"> on glycerol levels</w:t>
      </w:r>
      <w:r w:rsidR="00372755" w:rsidRPr="006902F6">
        <w:rPr>
          <w:color w:val="000000" w:themeColor="text1"/>
        </w:rPr>
        <w:t>.</w:t>
      </w:r>
      <w:r w:rsidR="00A32C48" w:rsidRPr="006902F6">
        <w:rPr>
          <w:color w:val="000000" w:themeColor="text1"/>
        </w:rPr>
        <w:t xml:space="preserve"> </w:t>
      </w:r>
      <w:r w:rsidR="000F63EF">
        <w:rPr>
          <w:color w:val="000000" w:themeColor="text1"/>
        </w:rPr>
        <w:t>We then asked if the increase in lipolytic metabolites was suppressed by insulin during the hyperinsulinemic euglycemic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 in the obese setting and</w:t>
      </w:r>
      <w:r w:rsidR="00B65C0D">
        <w:rPr>
          <w:color w:val="000000" w:themeColor="text1"/>
        </w:rPr>
        <w:t xml:space="preserve"> </w:t>
      </w:r>
      <w:r w:rsidR="00517A7B">
        <w:rPr>
          <w:color w:val="000000" w:themeColor="text1"/>
        </w:rPr>
        <w:t xml:space="preserve">likely </w:t>
      </w:r>
      <w:r w:rsidR="00B65C0D">
        <w:rPr>
          <w:color w:val="000000" w:themeColor="text1"/>
        </w:rPr>
        <w:t xml:space="preserve">attenuates </w:t>
      </w:r>
      <w:r w:rsidR="00F97B10">
        <w:rPr>
          <w:color w:val="000000" w:themeColor="text1"/>
        </w:rPr>
        <w:t>the suppressive effects of insulin.</w:t>
      </w:r>
    </w:p>
    <w:p w14:paraId="3CA18E0C" w14:textId="77777777" w:rsidR="00EA22A1" w:rsidRPr="006902F6" w:rsidRDefault="00EA22A1">
      <w:pPr>
        <w:rPr>
          <w:color w:val="000000" w:themeColor="text1"/>
        </w:rPr>
      </w:pPr>
    </w:p>
    <w:p w14:paraId="5E9492F1" w14:textId="20BE3FA6" w:rsidR="00210C84" w:rsidRPr="006902F6" w:rsidRDefault="00EA22A1" w:rsidP="00EA22A1">
      <w:pPr>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p=0.02</w:t>
      </w:r>
      <w:r w:rsidR="00D43057" w:rsidRPr="006902F6">
        <w:rPr>
          <w:color w:val="000000" w:themeColor="text1"/>
        </w:rPr>
        <w:t xml:space="preserve"> for the interaction</w:t>
      </w:r>
      <w:r w:rsidR="005D752F" w:rsidRPr="006902F6">
        <w:rPr>
          <w:color w:val="000000" w:themeColor="text1"/>
        </w:rPr>
        <w:t xml:space="preserve">)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2E544F">
        <w:rPr>
          <w:color w:val="000000" w:themeColor="text1"/>
        </w:rPr>
        <w:t xml:space="preserve"> for the interaction</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6B0BE3FD" w14:textId="1D919163" w:rsidR="00DB62D5" w:rsidRPr="006902F6" w:rsidRDefault="00DF2698" w:rsidP="00EA22A1">
      <w:pPr>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many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8,20,21)</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7–19)</w:t>
      </w:r>
      <w:r w:rsidR="00B92FF3" w:rsidRPr="006902F6">
        <w:rPr>
          <w:color w:val="000000" w:themeColor="text1"/>
        </w:rPr>
        <w:fldChar w:fldCharType="end"/>
      </w:r>
      <w:r w:rsidRPr="006902F6">
        <w:rPr>
          <w:color w:val="000000" w:themeColor="text1"/>
        </w:rPr>
        <w:t xml:space="preserve">, insulin resistance </w:t>
      </w:r>
      <w:r w:rsidR="00E67369" w:rsidRPr="006902F6">
        <w:rPr>
          <w:color w:val="000000" w:themeColor="text1"/>
        </w:rPr>
        <w:fldChar w:fldCharType="begin" w:fldLock="1"/>
      </w:r>
      <w:r w:rsidR="00980A1E">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4,5)</w:t>
      </w:r>
      <w:r w:rsidR="00E67369" w:rsidRPr="006902F6">
        <w:rPr>
          <w:color w:val="000000" w:themeColor="text1"/>
        </w:rPr>
        <w:fldChar w:fldCharType="end"/>
      </w:r>
      <w:r w:rsidR="00E67369" w:rsidRPr="006902F6">
        <w:rPr>
          <w:color w:val="000000" w:themeColor="text1"/>
        </w:rPr>
        <w:t xml:space="preserve"> </w:t>
      </w:r>
      <w:r w:rsidRPr="006902F6">
        <w:rPr>
          <w:color w:val="000000" w:themeColor="text1"/>
        </w:rPr>
        <w:t>and NAFLD</w:t>
      </w:r>
      <w:r w:rsidR="007E5C4E" w:rsidRPr="006902F6">
        <w:rPr>
          <w:color w:val="000000" w:themeColor="text1"/>
        </w:rPr>
        <w:t xml:space="preserve"> </w:t>
      </w:r>
      <w:r w:rsidR="00E67369" w:rsidRPr="006902F6">
        <w:rPr>
          <w:color w:val="000000" w:themeColor="text1"/>
        </w:rPr>
        <w:fldChar w:fldCharType="begin" w:fldLock="1"/>
      </w:r>
      <w:r w:rsidR="00980A1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2,3)</w:t>
      </w:r>
      <w:r w:rsidR="00E67369" w:rsidRPr="006902F6">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5D434CBE" w14:textId="77777777" w:rsidR="00DB62D5" w:rsidRPr="006902F6" w:rsidRDefault="00DB62D5" w:rsidP="00EA22A1">
      <w:pPr>
        <w:rPr>
          <w:color w:val="000000" w:themeColor="text1"/>
        </w:rPr>
      </w:pPr>
    </w:p>
    <w:p w14:paraId="6231B4BB" w14:textId="367AE572" w:rsidR="00990237" w:rsidRDefault="00C1438E" w:rsidP="00EA22A1">
      <w:pPr>
        <w:rPr>
          <w:color w:val="000000" w:themeColor="text1"/>
        </w:rPr>
      </w:pPr>
      <w:r>
        <w:rPr>
          <w:color w:val="000000" w:themeColor="text1"/>
        </w:rPr>
        <w:t xml:space="preserve">We </w:t>
      </w:r>
      <w:r w:rsidR="00990237">
        <w:rPr>
          <w:color w:val="000000" w:themeColor="text1"/>
        </w:rPr>
        <w:t>found that</w:t>
      </w:r>
      <w:r w:rsidR="00830B0C" w:rsidRPr="006902F6">
        <w:rPr>
          <w:color w:val="000000" w:themeColor="text1"/>
        </w:rPr>
        <w:t xml:space="preserve"> Cushing’s </w:t>
      </w:r>
      <w:r w:rsidR="00160087">
        <w:rPr>
          <w:color w:val="000000" w:themeColor="text1"/>
        </w:rPr>
        <w:t xml:space="preserve">patients with obesity </w:t>
      </w:r>
      <w:r w:rsidR="000568A8">
        <w:rPr>
          <w:color w:val="000000" w:themeColor="text1"/>
        </w:rPr>
        <w:t>have higher waist circumference</w:t>
      </w:r>
      <w:r w:rsidR="00D72260">
        <w:rPr>
          <w:color w:val="000000" w:themeColor="text1"/>
        </w:rPr>
        <w:t xml:space="preserve"> (data not shown), indicative of central adiposity, and</w:t>
      </w:r>
      <w:r w:rsidR="00830B0C" w:rsidRPr="006902F6">
        <w:rPr>
          <w:color w:val="000000" w:themeColor="text1"/>
        </w:rPr>
        <w:t xml:space="preserve"> have a </w:t>
      </w:r>
      <w:r w:rsidR="00922899" w:rsidRPr="006902F6">
        <w:rPr>
          <w:color w:val="000000" w:themeColor="text1"/>
        </w:rPr>
        <w:t>t</w:t>
      </w:r>
      <w:r w:rsidR="00922899">
        <w:rPr>
          <w:color w:val="000000" w:themeColor="text1"/>
        </w:rPr>
        <w:t xml:space="preserve">endency for </w:t>
      </w:r>
      <w:r w:rsidR="00830B0C" w:rsidRPr="006902F6">
        <w:rPr>
          <w:color w:val="000000" w:themeColor="text1"/>
        </w:rPr>
        <w:t xml:space="preserve">increases in HOMA-IR score, </w:t>
      </w:r>
      <w:r>
        <w:rPr>
          <w:color w:val="000000" w:themeColor="text1"/>
        </w:rPr>
        <w:t>suggesting</w:t>
      </w:r>
      <w:r w:rsidRPr="006902F6">
        <w:rPr>
          <w:color w:val="000000" w:themeColor="text1"/>
        </w:rPr>
        <w:t xml:space="preserve"> </w:t>
      </w:r>
      <w:r w:rsidR="00830B0C" w:rsidRPr="006902F6">
        <w:rPr>
          <w:color w:val="000000" w:themeColor="text1"/>
        </w:rPr>
        <w:t>increased insulin resistance</w:t>
      </w:r>
      <w:r w:rsidR="00AA389B">
        <w:rPr>
          <w:color w:val="000000" w:themeColor="text1"/>
        </w:rPr>
        <w:t>.</w:t>
      </w:r>
      <w:r>
        <w:rPr>
          <w:color w:val="000000" w:themeColor="text1"/>
        </w:rPr>
        <w:t xml:space="preserve"> </w:t>
      </w:r>
      <w:r w:rsidR="0060766B">
        <w:rPr>
          <w:color w:val="000000" w:themeColor="text1"/>
        </w:rPr>
        <w:t>Additionally, we</w:t>
      </w:r>
      <w:r w:rsidR="000927D9">
        <w:rPr>
          <w:color w:val="000000" w:themeColor="text1"/>
        </w:rPr>
        <w:t xml:space="preserve"> observed</w:t>
      </w:r>
      <w:r w:rsidR="00830B0C" w:rsidRPr="006902F6">
        <w:rPr>
          <w:color w:val="000000" w:themeColor="text1"/>
        </w:rPr>
        <w:t xml:space="preserve"> increases in the liver enzyme ALT, a marker of liver disease</w:t>
      </w:r>
      <w:r w:rsidR="00160087">
        <w:rPr>
          <w:color w:val="000000" w:themeColor="text1"/>
        </w:rPr>
        <w:t xml:space="preserve"> in this group</w:t>
      </w:r>
      <w:r w:rsidR="00830B0C" w:rsidRPr="006902F6">
        <w:rPr>
          <w:color w:val="000000" w:themeColor="text1"/>
        </w:rPr>
        <w:t xml:space="preserve">. </w:t>
      </w:r>
      <w:r w:rsidR="00010E41" w:rsidRPr="006902F6">
        <w:rPr>
          <w:color w:val="000000" w:themeColor="text1"/>
        </w:rPr>
        <w:t>I</w:t>
      </w:r>
      <w:r w:rsidR="00142908" w:rsidRPr="006902F6">
        <w:rPr>
          <w:color w:val="000000" w:themeColor="text1"/>
        </w:rPr>
        <w:t xml:space="preserve">n line with these findings, </w:t>
      </w:r>
      <w:r w:rsidR="00A512EC" w:rsidRPr="006902F6">
        <w:rPr>
          <w:color w:val="000000" w:themeColor="text1"/>
        </w:rPr>
        <w:t>increase</w:t>
      </w:r>
      <w:r w:rsidR="00A512EC">
        <w:rPr>
          <w:color w:val="000000" w:themeColor="text1"/>
        </w:rPr>
        <w:t>s</w:t>
      </w:r>
      <w:r w:rsidR="00A512EC" w:rsidRPr="006902F6">
        <w:rPr>
          <w:color w:val="000000" w:themeColor="text1"/>
        </w:rPr>
        <w:t xml:space="preserve"> </w:t>
      </w:r>
      <w:r w:rsidR="00990237">
        <w:rPr>
          <w:color w:val="000000" w:themeColor="text1"/>
        </w:rPr>
        <w:t xml:space="preserve">in </w:t>
      </w:r>
      <w:r w:rsidR="00010E41" w:rsidRPr="006902F6">
        <w:rPr>
          <w:color w:val="000000" w:themeColor="text1"/>
        </w:rPr>
        <w:t>central adiposity</w:t>
      </w:r>
      <w:r w:rsidR="003323CB" w:rsidRPr="006902F6">
        <w:rPr>
          <w:color w:val="000000" w:themeColor="text1"/>
        </w:rPr>
        <w:t xml:space="preserve">, </w:t>
      </w:r>
      <w:r w:rsidR="004365F5">
        <w:rPr>
          <w:color w:val="000000" w:themeColor="text1"/>
        </w:rPr>
        <w:t>as is</w:t>
      </w:r>
      <w:r w:rsidR="003323CB" w:rsidRPr="006902F6">
        <w:rPr>
          <w:color w:val="000000" w:themeColor="text1"/>
        </w:rPr>
        <w:t xml:space="preserve"> </w:t>
      </w:r>
      <w:r w:rsidR="00954EF7">
        <w:rPr>
          <w:color w:val="000000" w:themeColor="text1"/>
        </w:rPr>
        <w:t>frequently observed</w:t>
      </w:r>
      <w:r w:rsidR="003323CB" w:rsidRPr="006902F6">
        <w:rPr>
          <w:color w:val="000000" w:themeColor="text1"/>
        </w:rPr>
        <w:t xml:space="preserve"> in </w:t>
      </w:r>
      <w:r w:rsidR="00A06D11" w:rsidRPr="006902F6">
        <w:rPr>
          <w:color w:val="000000" w:themeColor="text1"/>
        </w:rPr>
        <w:t>people with obesity</w:t>
      </w:r>
      <w:r w:rsidR="003323CB" w:rsidRPr="006902F6">
        <w:rPr>
          <w:color w:val="000000" w:themeColor="text1"/>
        </w:rPr>
        <w:t>,</w:t>
      </w:r>
      <w:r w:rsidR="00142908" w:rsidRPr="006902F6">
        <w:rPr>
          <w:color w:val="000000" w:themeColor="text1"/>
        </w:rPr>
        <w:t xml:space="preserve"> has been </w:t>
      </w:r>
      <w:r w:rsidR="00010E41" w:rsidRPr="006902F6">
        <w:rPr>
          <w:color w:val="000000" w:themeColor="text1"/>
        </w:rPr>
        <w:t xml:space="preserve">associated </w:t>
      </w:r>
      <w:r w:rsidR="003323CB" w:rsidRPr="006902F6">
        <w:rPr>
          <w:color w:val="000000" w:themeColor="text1"/>
        </w:rPr>
        <w:t>with</w:t>
      </w:r>
      <w:r w:rsidR="006D3C53" w:rsidRPr="006902F6">
        <w:rPr>
          <w:color w:val="000000" w:themeColor="text1"/>
        </w:rPr>
        <w:t xml:space="preserve"> enhanced</w:t>
      </w:r>
      <w:r w:rsidR="003323CB" w:rsidRPr="006902F6">
        <w:rPr>
          <w:color w:val="000000" w:themeColor="text1"/>
        </w:rPr>
        <w:t xml:space="preserve"> </w:t>
      </w:r>
      <w:r w:rsidR="003647E4" w:rsidRPr="006902F6">
        <w:rPr>
          <w:color w:val="000000" w:themeColor="text1"/>
        </w:rPr>
        <w:t>fatty acid flux (i.e. lipolysis)</w:t>
      </w:r>
      <w:r w:rsidR="006D3C53" w:rsidRPr="006902F6">
        <w:rPr>
          <w:color w:val="000000" w:themeColor="text1"/>
        </w:rPr>
        <w:t xml:space="preserve"> when compared to lower body fat stores</w:t>
      </w:r>
      <w:r w:rsidR="00363097" w:rsidRPr="006902F6">
        <w:rPr>
          <w:color w:val="000000" w:themeColor="text1"/>
        </w:rPr>
        <w:t xml:space="preserve"> </w:t>
      </w:r>
      <w:r w:rsidR="00363097" w:rsidRPr="006902F6">
        <w:rPr>
          <w:color w:val="000000" w:themeColor="text1"/>
        </w:rPr>
        <w:fldChar w:fldCharType="begin" w:fldLock="1"/>
      </w:r>
      <w:r w:rsidR="00831691">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6)", "plainTextFormattedCitation" : "(46)", "previouslyFormattedCitation" : "(46)" }, "properties" : { "noteIndex" : 0 }, "schema" : "https://github.com/citation-style-language/schema/raw/master/csl-citation.json" }</w:instrText>
      </w:r>
      <w:r w:rsidR="00363097" w:rsidRPr="006902F6">
        <w:rPr>
          <w:color w:val="000000" w:themeColor="text1"/>
        </w:rPr>
        <w:fldChar w:fldCharType="separate"/>
      </w:r>
      <w:r w:rsidR="00671F00" w:rsidRPr="00671F00">
        <w:rPr>
          <w:noProof/>
          <w:color w:val="000000" w:themeColor="text1"/>
        </w:rPr>
        <w:t>(46)</w:t>
      </w:r>
      <w:r w:rsidR="00363097" w:rsidRPr="006902F6">
        <w:rPr>
          <w:color w:val="000000" w:themeColor="text1"/>
        </w:rPr>
        <w:fldChar w:fldCharType="end"/>
      </w:r>
      <w:r w:rsidR="003323CB" w:rsidRPr="006902F6">
        <w:rPr>
          <w:color w:val="000000" w:themeColor="text1"/>
        </w:rPr>
        <w:t xml:space="preserve">, which is thought to contribute to insulin </w:t>
      </w:r>
      <w:r w:rsidR="00142908" w:rsidRPr="006902F6">
        <w:rPr>
          <w:color w:val="000000" w:themeColor="text1"/>
        </w:rPr>
        <w:t>resistance</w:t>
      </w:r>
      <w:r w:rsidR="003323CB" w:rsidRPr="006902F6">
        <w:rPr>
          <w:color w:val="000000" w:themeColor="text1"/>
        </w:rPr>
        <w:t xml:space="preserve"> and fatty liver</w:t>
      </w:r>
      <w:r w:rsidR="00EC2A3E" w:rsidRPr="006902F6">
        <w:rPr>
          <w:color w:val="000000" w:themeColor="text1"/>
        </w:rPr>
        <w:t xml:space="preserve"> </w:t>
      </w:r>
      <w:r w:rsidR="00EC2A3E" w:rsidRPr="006902F6">
        <w:rPr>
          <w:color w:val="000000" w:themeColor="text1"/>
        </w:rPr>
        <w:fldChar w:fldCharType="begin" w:fldLock="1"/>
      </w:r>
      <w:r w:rsidR="00831691">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7)", "plainTextFormattedCitation" : "(25,47)", "previouslyFormattedCitation" : "(25,47)" }, "properties" : { "noteIndex" : 0 }, "schema" : "https://github.com/citation-style-language/schema/raw/master/csl-citation.json" }</w:instrText>
      </w:r>
      <w:r w:rsidR="00EC2A3E" w:rsidRPr="006902F6">
        <w:rPr>
          <w:color w:val="000000" w:themeColor="text1"/>
        </w:rPr>
        <w:fldChar w:fldCharType="separate"/>
      </w:r>
      <w:r w:rsidR="00671F00" w:rsidRPr="00671F00">
        <w:rPr>
          <w:noProof/>
          <w:color w:val="000000" w:themeColor="text1"/>
        </w:rPr>
        <w:t>(25,47)</w:t>
      </w:r>
      <w:r w:rsidR="00EC2A3E" w:rsidRPr="006902F6">
        <w:rPr>
          <w:color w:val="000000" w:themeColor="text1"/>
        </w:rPr>
        <w:fldChar w:fldCharType="end"/>
      </w:r>
      <w:r w:rsidR="003323CB" w:rsidRPr="006902F6">
        <w:rPr>
          <w:color w:val="000000" w:themeColor="text1"/>
        </w:rPr>
        <w:t>.</w:t>
      </w:r>
      <w:r w:rsidR="00010E41" w:rsidRPr="006902F6">
        <w:rPr>
          <w:color w:val="000000" w:themeColor="text1"/>
        </w:rPr>
        <w:t xml:space="preserve"> </w:t>
      </w:r>
    </w:p>
    <w:p w14:paraId="2412D18E" w14:textId="77777777" w:rsidR="00990237" w:rsidRDefault="00990237" w:rsidP="00EA22A1">
      <w:pPr>
        <w:rPr>
          <w:color w:val="000000" w:themeColor="text1"/>
        </w:rPr>
      </w:pPr>
    </w:p>
    <w:p w14:paraId="34AF8A1F" w14:textId="18B7D212" w:rsidR="00830B0C" w:rsidRPr="006902F6" w:rsidRDefault="00C1438E" w:rsidP="00EA22A1">
      <w:pPr>
        <w:rPr>
          <w:color w:val="000000" w:themeColor="text1"/>
        </w:rPr>
      </w:pPr>
      <w:r>
        <w:rPr>
          <w:color w:val="000000" w:themeColor="text1"/>
        </w:rPr>
        <w:t>T</w:t>
      </w:r>
      <w:r w:rsidR="00A06D11" w:rsidRPr="006902F6">
        <w:rPr>
          <w:color w:val="000000" w:themeColor="text1"/>
        </w:rPr>
        <w:t xml:space="preserve">here are two limitations to </w:t>
      </w:r>
      <w:r w:rsidRPr="006902F6">
        <w:rPr>
          <w:color w:val="000000" w:themeColor="text1"/>
        </w:rPr>
        <w:t>th</w:t>
      </w:r>
      <w:r>
        <w:rPr>
          <w:color w:val="000000" w:themeColor="text1"/>
        </w:rPr>
        <w:t>ese</w:t>
      </w:r>
      <w:r w:rsidRPr="006902F6">
        <w:rPr>
          <w:color w:val="000000" w:themeColor="text1"/>
        </w:rPr>
        <w:t xml:space="preserve"> </w:t>
      </w:r>
      <w:r>
        <w:rPr>
          <w:color w:val="000000" w:themeColor="text1"/>
        </w:rPr>
        <w:t>interpretations:</w:t>
      </w:r>
      <w:r w:rsidR="00990237">
        <w:rPr>
          <w:color w:val="000000" w:themeColor="text1"/>
        </w:rPr>
        <w:t xml:space="preserve"> </w:t>
      </w:r>
      <w:r w:rsidR="00A06D11" w:rsidRPr="006902F6">
        <w:rPr>
          <w:color w:val="000000" w:themeColor="text1"/>
        </w:rPr>
        <w:t>one is the small sample size</w:t>
      </w:r>
      <w:r>
        <w:rPr>
          <w:color w:val="000000" w:themeColor="text1"/>
        </w:rPr>
        <w:t>,</w:t>
      </w:r>
      <w:r w:rsidR="00A06D11" w:rsidRPr="006902F6">
        <w:rPr>
          <w:color w:val="000000" w:themeColor="text1"/>
        </w:rPr>
        <w:t xml:space="preserve"> and </w:t>
      </w:r>
      <w:r>
        <w:rPr>
          <w:color w:val="000000" w:themeColor="text1"/>
        </w:rPr>
        <w:t xml:space="preserve">two, </w:t>
      </w:r>
      <w:r w:rsidR="00A06D11" w:rsidRPr="006902F6">
        <w:rPr>
          <w:color w:val="000000" w:themeColor="text1"/>
        </w:rPr>
        <w:t xml:space="preserve">that </w:t>
      </w:r>
      <w:r w:rsidR="00830B0C" w:rsidRPr="006902F6">
        <w:rPr>
          <w:color w:val="000000" w:themeColor="text1"/>
        </w:rPr>
        <w:t xml:space="preserve">it </w:t>
      </w:r>
      <w:r>
        <w:rPr>
          <w:color w:val="000000" w:themeColor="text1"/>
        </w:rPr>
        <w:t>i</w:t>
      </w:r>
      <w:r w:rsidRPr="006902F6">
        <w:rPr>
          <w:color w:val="000000" w:themeColor="text1"/>
        </w:rPr>
        <w:t xml:space="preserve">s </w:t>
      </w:r>
      <w:r w:rsidR="00A06D11" w:rsidRPr="006902F6">
        <w:rPr>
          <w:color w:val="000000" w:themeColor="text1"/>
        </w:rPr>
        <w:t xml:space="preserve">not </w:t>
      </w:r>
      <w:r w:rsidR="00830B0C" w:rsidRPr="006902F6">
        <w:rPr>
          <w:color w:val="000000" w:themeColor="text1"/>
        </w:rPr>
        <w:t xml:space="preserve">possible to determine the physiological status of </w:t>
      </w:r>
      <w:r>
        <w:rPr>
          <w:color w:val="000000" w:themeColor="text1"/>
        </w:rPr>
        <w:t>Cushing’s</w:t>
      </w:r>
      <w:r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BC1E8F">
        <w:rPr>
          <w:color w:val="000000" w:themeColor="text1"/>
        </w:rPr>
        <w:t>ed</w:t>
      </w:r>
      <w:r w:rsidR="00830B0C" w:rsidRPr="006902F6">
        <w:rPr>
          <w:color w:val="000000" w:themeColor="text1"/>
        </w:rPr>
        <w:t xml:space="preserve"> a tumor; therefore, w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lastRenderedPageBreak/>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Pr>
          <w:color w:val="000000" w:themeColor="text1"/>
        </w:rPr>
        <w:t>To address the question of whether the obese state mod</w:t>
      </w:r>
      <w:r w:rsidR="009402FD">
        <w:rPr>
          <w:color w:val="000000" w:themeColor="text1"/>
        </w:rPr>
        <w:t>ulates</w:t>
      </w:r>
      <w:r>
        <w:rPr>
          <w:color w:val="000000" w:themeColor="text1"/>
        </w:rPr>
        <w:t xml:space="preserve"> the effects of glucocorticoid excess</w:t>
      </w:r>
      <w:r w:rsidR="0034365F" w:rsidRPr="006902F6">
        <w:rPr>
          <w:color w:val="000000" w:themeColor="text1"/>
        </w:rPr>
        <w:t>, we designed mouse stud</w:t>
      </w:r>
      <w:r w:rsidR="009402FD">
        <w:rPr>
          <w:color w:val="000000" w:themeColor="text1"/>
        </w:rPr>
        <w:t>ies</w:t>
      </w:r>
      <w:r w:rsidR="0034365F" w:rsidRPr="006902F6">
        <w:rPr>
          <w:color w:val="000000" w:themeColor="text1"/>
        </w:rPr>
        <w:t xml:space="preserve"> </w:t>
      </w:r>
      <w:r w:rsidR="009402FD">
        <w:rPr>
          <w:color w:val="000000" w:themeColor="text1"/>
        </w:rPr>
        <w:t>that assess the metabolic outcomes frequently associated with both obesity and exposure to elevated glucocorticoid concentrations.</w:t>
      </w:r>
    </w:p>
    <w:p w14:paraId="4D52A97E" w14:textId="77777777" w:rsidR="00830B0C" w:rsidRPr="006902F6" w:rsidRDefault="00830B0C" w:rsidP="00EA22A1">
      <w:pPr>
        <w:rPr>
          <w:color w:val="000000" w:themeColor="text1"/>
        </w:rPr>
      </w:pPr>
    </w:p>
    <w:p w14:paraId="7FCCABF5" w14:textId="0C7AC724" w:rsidR="00FE35A0" w:rsidRPr="006902F6" w:rsidRDefault="000A7B19" w:rsidP="004B3A2E">
      <w:pPr>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0D7464">
        <w:rPr>
          <w:color w:val="000000" w:themeColor="text1"/>
        </w:rPr>
        <w:t xml:space="preserve">The combination of </w:t>
      </w:r>
      <w:r w:rsidR="004B3A2E">
        <w:rPr>
          <w:color w:val="000000" w:themeColor="text1"/>
        </w:rPr>
        <w:t>HFD and dexamethasone also led to s</w:t>
      </w:r>
      <w:r w:rsidR="007B76B7" w:rsidRPr="006902F6">
        <w:rPr>
          <w:color w:val="000000" w:themeColor="text1"/>
        </w:rPr>
        <w:t>ignificant elevations in liver fat,</w:t>
      </w:r>
      <w:r w:rsidR="009E2596" w:rsidRPr="006902F6">
        <w:rPr>
          <w:color w:val="000000" w:themeColor="text1"/>
        </w:rPr>
        <w:t xml:space="preserve"> consistent with</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elevat</w:t>
      </w:r>
      <w:r w:rsidR="00C06867">
        <w:rPr>
          <w:color w:val="000000" w:themeColor="text1"/>
        </w:rPr>
        <w:t xml:space="preserve">ed ALT levels seen in the </w:t>
      </w:r>
      <w:r w:rsidR="007B76B7" w:rsidRPr="006902F6">
        <w:rPr>
          <w:color w:val="000000" w:themeColor="text1"/>
        </w:rPr>
        <w:t>Cushing’s patients</w:t>
      </w:r>
      <w:r w:rsidR="00C06867">
        <w:rPr>
          <w:color w:val="000000" w:themeColor="text1"/>
        </w:rPr>
        <w:t xml:space="preserve"> with obesity</w:t>
      </w:r>
      <w:bookmarkStart w:id="0" w:name="_GoBack"/>
      <w:bookmarkEnd w:id="0"/>
      <w:r w:rsidR="007B76B7" w:rsidRPr="006902F6">
        <w:rPr>
          <w:color w:val="000000" w:themeColor="text1"/>
        </w:rPr>
        <w:t xml:space="preserve">. </w:t>
      </w:r>
      <w:r w:rsidR="008436A6" w:rsidRPr="006902F6">
        <w:rPr>
          <w:color w:val="000000" w:themeColor="text1"/>
        </w:rPr>
        <w:t>Cushing’s disease is often paired with increased fat mass, which has been proposed to contribute to fatty liver</w:t>
      </w:r>
      <w:r w:rsidR="004F5259" w:rsidRPr="006902F6">
        <w:rPr>
          <w:color w:val="000000" w:themeColor="text1"/>
        </w:rPr>
        <w:t xml:space="preserve"> </w:t>
      </w:r>
      <w:r w:rsidR="008A2DC1" w:rsidRPr="006902F6">
        <w:rPr>
          <w:color w:val="000000" w:themeColor="text1"/>
        </w:rPr>
        <w:fldChar w:fldCharType="begin" w:fldLock="1"/>
      </w:r>
      <w:r w:rsidR="00831691">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8,49)", "plainTextFormattedCitation" : "(48,49)", "previouslyFormattedCitation" : "(48,49)" }, "properties" : { "noteIndex" : 0 }, "schema" : "https://github.com/citation-style-language/schema/raw/master/csl-citation.json" }</w:instrText>
      </w:r>
      <w:r w:rsidR="008A2DC1" w:rsidRPr="006902F6">
        <w:rPr>
          <w:color w:val="000000" w:themeColor="text1"/>
        </w:rPr>
        <w:fldChar w:fldCharType="separate"/>
      </w:r>
      <w:r w:rsidR="00671F00" w:rsidRPr="00671F00">
        <w:rPr>
          <w:noProof/>
          <w:color w:val="000000" w:themeColor="text1"/>
        </w:rPr>
        <w:t>(48,49)</w:t>
      </w:r>
      <w:r w:rsidR="008A2DC1" w:rsidRPr="006902F6">
        <w:rPr>
          <w:color w:val="000000" w:themeColor="text1"/>
        </w:rPr>
        <w:fldChar w:fldCharType="end"/>
      </w:r>
      <w:r w:rsidR="008436A6" w:rsidRPr="006902F6">
        <w:rPr>
          <w:color w:val="000000" w:themeColor="text1"/>
        </w:rPr>
        <w:t>. Indeed, obesity is a known risk factor of NAFLD</w:t>
      </w:r>
      <w:r w:rsidR="009672A8" w:rsidRPr="006902F6">
        <w:rPr>
          <w:color w:val="000000" w:themeColor="text1"/>
        </w:rPr>
        <w:t xml:space="preserve"> </w:t>
      </w:r>
      <w:r w:rsidR="009672A8"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3,14)" }, "properties" : { "noteIndex" : 0 }, "schema" : "https://github.com/citation-style-language/schema/raw/master/csl-citation.json" }</w:instrText>
      </w:r>
      <w:r w:rsidR="009672A8" w:rsidRPr="006902F6">
        <w:rPr>
          <w:color w:val="000000" w:themeColor="text1"/>
        </w:rPr>
        <w:fldChar w:fldCharType="separate"/>
      </w:r>
      <w:r w:rsidR="00980A1E" w:rsidRPr="00980A1E">
        <w:rPr>
          <w:noProof/>
          <w:color w:val="000000" w:themeColor="text1"/>
        </w:rPr>
        <w:t>(13,14)</w:t>
      </w:r>
      <w:r w:rsidR="009672A8" w:rsidRPr="006902F6">
        <w:rPr>
          <w:color w:val="000000" w:themeColor="text1"/>
        </w:rPr>
        <w:fldChar w:fldCharType="end"/>
      </w:r>
      <w:r w:rsidR="008436A6"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sidRPr="006902F6">
        <w:rPr>
          <w:color w:val="000000" w:themeColor="text1"/>
        </w:rPr>
        <w:fldChar w:fldCharType="separate"/>
      </w:r>
      <w:r w:rsidR="00BF554F" w:rsidRPr="006902F6">
        <w:rPr>
          <w:noProof/>
          <w:color w:val="000000" w:themeColor="text1"/>
        </w:rPr>
        <w:t>(18)</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831691">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0)", "plainTextFormattedCitation" : "(50)", "previouslyFormattedCitation" : "(50)" }, "properties" : { "noteIndex" : 0 }, "schema" : "https://github.com/citation-style-language/schema/raw/master/csl-citation.json" }</w:instrText>
      </w:r>
      <w:r w:rsidR="00065189" w:rsidRPr="006902F6">
        <w:rPr>
          <w:color w:val="000000" w:themeColor="text1"/>
        </w:rPr>
        <w:fldChar w:fldCharType="separate"/>
      </w:r>
      <w:r w:rsidR="00671F00" w:rsidRPr="00671F00">
        <w:rPr>
          <w:noProof/>
          <w:color w:val="000000" w:themeColor="text1"/>
        </w:rPr>
        <w:t>(50)</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However, to our surprise, the glucocorticoid treatment in obese mice led to an overall reduction in adiposity</w:t>
      </w:r>
      <w:r w:rsidR="0015242A" w:rsidRPr="006902F6">
        <w:rPr>
          <w:color w:val="000000" w:themeColor="text1"/>
        </w:rPr>
        <w:t xml:space="preserve">.  </w:t>
      </w:r>
      <w:r w:rsidR="00B32E07" w:rsidRPr="006902F6">
        <w:rPr>
          <w:color w:val="000000" w:themeColor="text1"/>
        </w:rPr>
        <w:t xml:space="preserve">Therefore, </w:t>
      </w:r>
      <w:r w:rsidR="007637C8" w:rsidRPr="006902F6">
        <w:rPr>
          <w:color w:val="000000" w:themeColor="text1"/>
        </w:rPr>
        <w:t xml:space="preserve">when comparing </w:t>
      </w:r>
      <w:r w:rsidR="009D44D5">
        <w:rPr>
          <w:color w:val="000000" w:themeColor="text1"/>
        </w:rPr>
        <w:t>obese</w:t>
      </w:r>
      <w:r w:rsidR="007637C8" w:rsidRPr="006902F6">
        <w:rPr>
          <w:color w:val="000000" w:themeColor="text1"/>
        </w:rPr>
        <w:t xml:space="preserve"> control mice to </w:t>
      </w:r>
      <w:r w:rsidR="009D44D5">
        <w:rPr>
          <w:color w:val="000000" w:themeColor="text1"/>
        </w:rPr>
        <w:t>obese</w:t>
      </w:r>
      <w:r w:rsidR="009D44D5" w:rsidRPr="006902F6">
        <w:rPr>
          <w:color w:val="000000" w:themeColor="text1"/>
        </w:rPr>
        <w:t xml:space="preserve"> </w:t>
      </w:r>
      <w:r w:rsidR="007637C8" w:rsidRPr="006902F6">
        <w:rPr>
          <w:color w:val="000000" w:themeColor="text1"/>
        </w:rPr>
        <w:t xml:space="preserve">dexamethasone-treated mice, </w:t>
      </w:r>
      <w:r w:rsidR="00B32E07" w:rsidRPr="006902F6">
        <w:rPr>
          <w:color w:val="000000" w:themeColor="text1"/>
        </w:rPr>
        <w:t xml:space="preserve">increased fat mass </w:t>
      </w:r>
      <w:r w:rsidR="00A052C7" w:rsidRPr="006902F6">
        <w:rPr>
          <w:color w:val="000000" w:themeColor="text1"/>
        </w:rPr>
        <w:t>is not</w:t>
      </w:r>
      <w:r w:rsidR="00B32E07" w:rsidRPr="006902F6">
        <w:rPr>
          <w:color w:val="000000" w:themeColor="text1"/>
        </w:rPr>
        <w:t xml:space="preserve"> </w:t>
      </w:r>
      <w:r w:rsidR="004B3A2E">
        <w:rPr>
          <w:color w:val="000000" w:themeColor="text1"/>
        </w:rPr>
        <w:t xml:space="preserve">the </w:t>
      </w:r>
      <w:r w:rsidR="00DD765C">
        <w:rPr>
          <w:color w:val="000000" w:themeColor="text1"/>
        </w:rPr>
        <w:t>major mechanism behind</w:t>
      </w:r>
      <w:r w:rsidR="00B32E07" w:rsidRPr="006902F6">
        <w:rPr>
          <w:color w:val="000000" w:themeColor="text1"/>
        </w:rPr>
        <w:t xml:space="preserve"> </w:t>
      </w:r>
      <w:r w:rsidR="007637C8" w:rsidRPr="006902F6">
        <w:rPr>
          <w:color w:val="000000" w:themeColor="text1"/>
        </w:rPr>
        <w:t>the observed exacerbations in</w:t>
      </w:r>
      <w:r w:rsidR="00D40377" w:rsidRPr="006902F6">
        <w:rPr>
          <w:color w:val="000000" w:themeColor="text1"/>
        </w:rPr>
        <w:t xml:space="preserve"> </w:t>
      </w:r>
      <w:r w:rsidR="00B32E07" w:rsidRPr="006902F6">
        <w:rPr>
          <w:color w:val="000000" w:themeColor="text1"/>
        </w:rPr>
        <w:t>insulin resistance and increased liver fat.</w:t>
      </w:r>
      <w:r w:rsidR="007B76B7" w:rsidRPr="006902F6">
        <w:rPr>
          <w:color w:val="000000" w:themeColor="text1"/>
        </w:rPr>
        <w:t xml:space="preserve"> </w:t>
      </w:r>
    </w:p>
    <w:p w14:paraId="64B27BD3" w14:textId="77777777" w:rsidR="00FE35A0" w:rsidRPr="006902F6" w:rsidRDefault="00FE35A0" w:rsidP="00EA22A1">
      <w:pPr>
        <w:rPr>
          <w:color w:val="000000" w:themeColor="text1"/>
        </w:rPr>
      </w:pPr>
    </w:p>
    <w:p w14:paraId="59378091" w14:textId="6750F63B" w:rsidR="00CD6325" w:rsidRPr="006902F6" w:rsidRDefault="0015242A" w:rsidP="004B3A2E">
      <w:pPr>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831691">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1\u201354)", "plainTextFormattedCitation" : "(51\u201354)", "previouslyFormattedCitation" : "(51\u201354)" }, "properties" : { "noteIndex" : 0 }, "schema" : "https://github.com/citation-style-language/schema/raw/master/csl-citation.json" }</w:instrText>
      </w:r>
      <w:r w:rsidR="004B21DD" w:rsidRPr="006902F6">
        <w:rPr>
          <w:color w:val="000000" w:themeColor="text1"/>
        </w:rPr>
        <w:fldChar w:fldCharType="separate"/>
      </w:r>
      <w:r w:rsidR="00671F00" w:rsidRPr="00671F00">
        <w:rPr>
          <w:noProof/>
          <w:color w:val="000000" w:themeColor="text1"/>
        </w:rPr>
        <w:t>(51–54)</w:t>
      </w:r>
      <w:r w:rsidR="004B21DD" w:rsidRPr="006902F6">
        <w:rPr>
          <w:color w:val="000000" w:themeColor="text1"/>
        </w:rPr>
        <w:fldChar w:fldCharType="end"/>
      </w:r>
      <w:r w:rsidRPr="006902F6">
        <w:rPr>
          <w:color w:val="000000" w:themeColor="text1"/>
        </w:rPr>
        <w:t xml:space="preserve">. One potential mechanism is that the increased flux of fatty acids, oxidized in the liver to acetyl-CoA, activate pyruvate carboxylase and gluconeogenesis </w:t>
      </w:r>
      <w:r w:rsidRPr="006902F6">
        <w:rPr>
          <w:color w:val="000000" w:themeColor="text1"/>
        </w:rPr>
        <w:fldChar w:fldCharType="begin" w:fldLock="1"/>
      </w:r>
      <w:r w:rsidR="00831691">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3,54)", "plainTextFormattedCitation" : "(53,54)", "previouslyFormattedCitation" : "(53,54)"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3,54)</w:t>
      </w:r>
      <w:r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FE35A0"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18,22–24)</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00C440FD" w:rsidRPr="006902F6">
        <w:rPr>
          <w:color w:val="000000" w:themeColor="text1"/>
        </w:rPr>
        <w:t>, a key function of these hormones</w:t>
      </w:r>
      <w:r w:rsidR="00FE35A0" w:rsidRPr="006902F6">
        <w:rPr>
          <w:color w:val="000000" w:themeColor="text1"/>
        </w:rPr>
        <w:t>.</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25,31)</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0511C5"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8)</w:t>
      </w:r>
      <w:r w:rsidR="00FE35A0" w:rsidRPr="006902F6">
        <w:rPr>
          <w:color w:val="000000" w:themeColor="text1"/>
        </w:rPr>
        <w:fldChar w:fldCharType="end"/>
      </w:r>
      <w:r w:rsidR="00FE35A0" w:rsidRPr="006902F6">
        <w:rPr>
          <w:color w:val="000000" w:themeColor="text1"/>
        </w:rPr>
        <w:t xml:space="preserve"> and there is evidence </w:t>
      </w:r>
      <w:r w:rsidR="004B3A2E">
        <w:rPr>
          <w:color w:val="000000" w:themeColor="text1"/>
        </w:rPr>
        <w:t>that</w:t>
      </w:r>
      <w:r w:rsidR="00FE35A0" w:rsidRPr="006902F6">
        <w:rPr>
          <w:color w:val="000000" w:themeColor="text1"/>
        </w:rPr>
        <w:t xml:space="preserve"> it is enhanced in the obese state </w:t>
      </w:r>
      <w:r w:rsidR="00FE35A0" w:rsidRPr="006902F6">
        <w:rPr>
          <w:color w:val="000000" w:themeColor="text1"/>
        </w:rPr>
        <w:fldChar w:fldCharType="begin" w:fldLock="1"/>
      </w:r>
      <w:r w:rsidR="0083169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5)", "plainTextFormattedCitation" : "(55)", "previouslyFormattedCitation" : "(55)"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55)</w:t>
      </w:r>
      <w:r w:rsidR="00FE35A0" w:rsidRPr="006902F6">
        <w:rPr>
          <w:color w:val="000000" w:themeColor="text1"/>
        </w:rPr>
        <w:fldChar w:fldCharType="end"/>
      </w:r>
      <w:r w:rsidR="00FE35A0" w:rsidRPr="006902F6">
        <w:rPr>
          <w:color w:val="000000" w:themeColor="text1"/>
        </w:rPr>
        <w:t>.</w:t>
      </w:r>
      <w:r w:rsidR="004574B3" w:rsidRPr="006902F6">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These findings suggest that lipolysis </w:t>
      </w:r>
      <w:r w:rsidR="004A6485">
        <w:rPr>
          <w:color w:val="000000" w:themeColor="text1"/>
        </w:rPr>
        <w:t xml:space="preserve">may drive </w:t>
      </w:r>
      <w:r w:rsidR="00CA3800" w:rsidRPr="006902F6">
        <w:rPr>
          <w:color w:val="000000" w:themeColor="text1"/>
        </w:rPr>
        <w:t>enhanced</w:t>
      </w:r>
      <w:r w:rsidR="00E603E5" w:rsidRPr="006902F6">
        <w:rPr>
          <w:color w:val="000000" w:themeColor="text1"/>
        </w:rPr>
        <w:t xml:space="preserve"> hepatic lipid accumulation in these mice.</w:t>
      </w:r>
      <w:r w:rsidR="00521ABA">
        <w:rPr>
          <w:color w:val="000000" w:themeColor="text1"/>
        </w:rPr>
        <w:t xml:space="preserve"> </w:t>
      </w:r>
    </w:p>
    <w:p w14:paraId="29829940" w14:textId="77777777" w:rsidR="00CD6325" w:rsidRPr="006902F6" w:rsidRDefault="00CD6325" w:rsidP="00EA22A1">
      <w:pPr>
        <w:rPr>
          <w:color w:val="000000" w:themeColor="text1"/>
        </w:rPr>
      </w:pPr>
    </w:p>
    <w:p w14:paraId="1CD3293E" w14:textId="2803144B" w:rsidR="00EA22A1" w:rsidRPr="006902F6" w:rsidRDefault="0015242A" w:rsidP="0015242A">
      <w:pPr>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831691">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6)", "plainTextFormattedCitation" : "(56)", "previouslyFormattedCitation" : "(56)"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6)</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831691">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7)", "plainTextFormattedCitation" : "(57)", "previouslyFormattedCitation" : "(57)"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7)</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831691">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mendeley" : { "formattedCitation" : "(35,58,59)", "plainTextFormattedCitation" : "(35,58,59)", "previouslyFormattedCitation" : "(35,58,59)"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35,58,59)</w:t>
      </w:r>
      <w:r w:rsidRPr="006902F6">
        <w:rPr>
          <w:color w:val="000000" w:themeColor="text1"/>
        </w:rPr>
        <w:fldChar w:fldCharType="end"/>
      </w:r>
      <w:r w:rsidRPr="006902F6">
        <w:rPr>
          <w:color w:val="000000" w:themeColor="text1"/>
        </w:rPr>
        <w:t xml:space="preserve"> have been proposed as possible mechanisms. We assessed all of the previously proposed targets</w:t>
      </w:r>
      <w:r w:rsidR="0080566A">
        <w:rPr>
          <w:color w:val="000000" w:themeColor="text1"/>
        </w:rPr>
        <w:t xml:space="preserve"> (data not shown)</w:t>
      </w:r>
      <w:r w:rsidRPr="006902F6">
        <w:rPr>
          <w:color w:val="000000" w:themeColor="text1"/>
        </w:rPr>
        <w:t xml:space="preserve"> and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7976C330" w14:textId="77777777" w:rsidR="00CD1457" w:rsidRPr="006902F6" w:rsidRDefault="00CD1457">
      <w:pPr>
        <w:rPr>
          <w:color w:val="000000" w:themeColor="text1"/>
        </w:rPr>
      </w:pPr>
    </w:p>
    <w:p w14:paraId="5FD2AFF5" w14:textId="1FD1BCA3" w:rsidR="00CD1457" w:rsidRPr="006902F6" w:rsidRDefault="00CD1457">
      <w:pPr>
        <w:rPr>
          <w:color w:val="000000" w:themeColor="text1"/>
        </w:rPr>
      </w:pPr>
      <w:r w:rsidRPr="006902F6">
        <w:rPr>
          <w:color w:val="000000" w:themeColor="text1"/>
        </w:rPr>
        <w:t xml:space="preserve">Further research is needed to determine </w:t>
      </w:r>
      <w:r w:rsidR="00255615" w:rsidRPr="006902F6">
        <w:rPr>
          <w:color w:val="000000" w:themeColor="text1"/>
        </w:rPr>
        <w:t xml:space="preserve">whether the insulin resistance observed is due to obesity or the high fat content of the diet. We </w:t>
      </w:r>
      <w:r w:rsidR="0015242A" w:rsidRPr="006902F6">
        <w:rPr>
          <w:color w:val="000000" w:themeColor="text1"/>
        </w:rPr>
        <w:t>evaluated</w:t>
      </w:r>
      <w:r w:rsidR="00255615" w:rsidRPr="006902F6">
        <w:rPr>
          <w:color w:val="000000" w:themeColor="text1"/>
        </w:rPr>
        <w:t xml:space="preserve"> glucocorticoid treatment in obesity; however, Riddell and colleagues have reported similar findings when giving HFD and glucocorticoids in concert to rats, prior to the onset of obesity</w:t>
      </w:r>
      <w:r w:rsidR="00837AFD" w:rsidRPr="006902F6">
        <w:rPr>
          <w:color w:val="000000" w:themeColor="text1"/>
        </w:rPr>
        <w:t xml:space="preserve"> </w:t>
      </w:r>
      <w:r w:rsidR="00022845" w:rsidRPr="006902F6">
        <w:rPr>
          <w:color w:val="000000" w:themeColor="text1"/>
        </w:rPr>
        <w:fldChar w:fldCharType="begin" w:fldLock="1"/>
      </w:r>
      <w:r w:rsidR="009C426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15,16,60)", "plainTextFormattedCitation" : "(15,16,60)", "previouslyFormattedCitation" : "(15,16,60)" }, "properties" : { "noteIndex" : 0 }, "schema" : "https://github.com/citation-style-language/schema/raw/master/csl-citation.json" }</w:instrText>
      </w:r>
      <w:r w:rsidR="00022845" w:rsidRPr="006902F6">
        <w:rPr>
          <w:color w:val="000000" w:themeColor="text1"/>
        </w:rPr>
        <w:fldChar w:fldCharType="separate"/>
      </w:r>
      <w:r w:rsidR="00980A1E" w:rsidRPr="00980A1E">
        <w:rPr>
          <w:noProof/>
          <w:color w:val="000000" w:themeColor="text1"/>
        </w:rPr>
        <w:t>(15,16,60)</w:t>
      </w:r>
      <w:r w:rsidR="00022845" w:rsidRPr="006902F6">
        <w:rPr>
          <w:color w:val="000000" w:themeColor="text1"/>
        </w:rPr>
        <w:fldChar w:fldCharType="end"/>
      </w:r>
      <w:r w:rsidR="00255615" w:rsidRPr="006902F6">
        <w:rPr>
          <w:color w:val="000000" w:themeColor="text1"/>
        </w:rPr>
        <w:t xml:space="preserve">. </w:t>
      </w:r>
      <w:r w:rsidR="0015242A" w:rsidRPr="006902F6">
        <w:rPr>
          <w:color w:val="000000" w:themeColor="text1"/>
        </w:rPr>
        <w:t xml:space="preserve">Further studies are </w:t>
      </w:r>
      <w:r w:rsidR="0015242A" w:rsidRPr="006902F6">
        <w:rPr>
          <w:color w:val="000000" w:themeColor="text1"/>
        </w:rPr>
        <w:lastRenderedPageBreak/>
        <w:t>needed to determine whether diet or obesity status or both are the source of this elevated metabolic risk</w:t>
      </w:r>
      <w:r w:rsidR="004A6485">
        <w:rPr>
          <w:color w:val="000000" w:themeColor="text1"/>
        </w:rPr>
        <w:t xml:space="preserve"> to glucocorticoids, and whether these mechanisms are similar</w:t>
      </w:r>
      <w:r w:rsidR="0015242A" w:rsidRPr="006902F6">
        <w:rPr>
          <w:color w:val="000000" w:themeColor="text1"/>
        </w:rPr>
        <w:t>.</w:t>
      </w:r>
    </w:p>
    <w:p w14:paraId="5FF6DF6E" w14:textId="77777777" w:rsidR="009C5B00" w:rsidRPr="006902F6" w:rsidRDefault="009C5B00">
      <w:pPr>
        <w:rPr>
          <w:color w:val="000000" w:themeColor="text1"/>
        </w:rPr>
      </w:pPr>
    </w:p>
    <w:p w14:paraId="4CD81769" w14:textId="50B56F0C" w:rsidR="009C5B00" w:rsidRPr="006902F6" w:rsidRDefault="00794B8D" w:rsidP="009C5B00">
      <w:pPr>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obese individuals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The data presented here show that </w:t>
      </w:r>
      <w:r w:rsidR="00F45451">
        <w:rPr>
          <w:color w:val="000000" w:themeColor="text1"/>
        </w:rPr>
        <w:t>the</w:t>
      </w:r>
      <w:r w:rsidR="009C5B00" w:rsidRPr="006902F6">
        <w:rPr>
          <w:color w:val="000000" w:themeColor="text1"/>
        </w:rPr>
        <w:t xml:space="preserve"> obes</w:t>
      </w:r>
      <w:r w:rsidR="00F45451">
        <w:rPr>
          <w:color w:val="000000" w:themeColor="text1"/>
        </w:rPr>
        <w:t>e state 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F45451">
        <w:rPr>
          <w:color w:val="000000" w:themeColor="text1"/>
        </w:rPr>
        <w:t>should</w:t>
      </w:r>
      <w:r w:rsidR="00F45451"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 xml:space="preserve">. </w:t>
      </w:r>
      <w:r w:rsidR="00F45451">
        <w:rPr>
          <w:color w:val="000000" w:themeColor="text1"/>
        </w:rPr>
        <w:t>Future studies will</w:t>
      </w:r>
      <w:r w:rsidR="009C5B00" w:rsidRPr="006902F6">
        <w:rPr>
          <w:color w:val="000000" w:themeColor="text1"/>
        </w:rPr>
        <w:t xml:space="preserve"> </w:t>
      </w:r>
      <w:r w:rsidR="00F45451">
        <w:rPr>
          <w:color w:val="000000" w:themeColor="text1"/>
        </w:rPr>
        <w:t>determine</w:t>
      </w:r>
      <w:r w:rsidR="00F45451" w:rsidRPr="006902F6">
        <w:rPr>
          <w:color w:val="000000" w:themeColor="text1"/>
        </w:rPr>
        <w:t xml:space="preserve"> </w:t>
      </w:r>
      <w:r w:rsidR="009C5B00" w:rsidRPr="006902F6">
        <w:rPr>
          <w:color w:val="000000" w:themeColor="text1"/>
        </w:rPr>
        <w:t>whether blocking glucocorticoid</w:t>
      </w:r>
      <w:r w:rsidR="0058035C">
        <w:rPr>
          <w:color w:val="000000" w:themeColor="text1"/>
        </w:rPr>
        <w:t xml:space="preserve"> and/or </w:t>
      </w:r>
      <w:r w:rsidR="009C5B00" w:rsidRPr="006902F6">
        <w:rPr>
          <w:color w:val="000000" w:themeColor="text1"/>
        </w:rPr>
        <w:t xml:space="preserve">lipolytic action in the fat tissue </w:t>
      </w:r>
      <w:r w:rsidR="00F45451">
        <w:rPr>
          <w:color w:val="000000" w:themeColor="text1"/>
        </w:rPr>
        <w:t>is</w:t>
      </w:r>
      <w:r w:rsidR="009C5B00" w:rsidRPr="006902F6">
        <w:rPr>
          <w:color w:val="000000" w:themeColor="text1"/>
        </w:rPr>
        <w:t xml:space="preserve"> beneficial </w:t>
      </w:r>
      <w:r w:rsidR="00F45451">
        <w:rPr>
          <w:color w:val="000000" w:themeColor="text1"/>
        </w:rPr>
        <w:t>for</w:t>
      </w:r>
      <w:r w:rsidR="00F45451" w:rsidRPr="006902F6">
        <w:rPr>
          <w:color w:val="000000" w:themeColor="text1"/>
        </w:rPr>
        <w:t xml:space="preserve"> </w:t>
      </w:r>
      <w:r w:rsidR="009C5B00" w:rsidRPr="006902F6">
        <w:rPr>
          <w:color w:val="000000" w:themeColor="text1"/>
        </w:rPr>
        <w:t>prevent</w:t>
      </w:r>
      <w:r w:rsidR="00F45451">
        <w:rPr>
          <w:color w:val="000000" w:themeColor="text1"/>
        </w:rPr>
        <w:t>ing</w:t>
      </w:r>
      <w:r w:rsidR="009C5B00" w:rsidRPr="006902F6">
        <w:rPr>
          <w:color w:val="000000" w:themeColor="text1"/>
        </w:rPr>
        <w:t xml:space="preserve"> or enhanc</w:t>
      </w:r>
      <w:r w:rsidR="00F45451">
        <w:rPr>
          <w:color w:val="000000" w:themeColor="text1"/>
        </w:rPr>
        <w:t>ing</w:t>
      </w:r>
      <w:r w:rsidR="009C5B00" w:rsidRPr="006902F6">
        <w:rPr>
          <w:color w:val="000000" w:themeColor="text1"/>
        </w:rPr>
        <w:t xml:space="preserve"> recovery </w:t>
      </w:r>
      <w:r w:rsidR="00F45451">
        <w:rPr>
          <w:color w:val="000000" w:themeColor="text1"/>
        </w:rPr>
        <w:t>from</w:t>
      </w:r>
      <w:r w:rsidR="00F45451" w:rsidRPr="006902F6">
        <w:rPr>
          <w:color w:val="000000" w:themeColor="text1"/>
        </w:rPr>
        <w:t xml:space="preserve"> </w:t>
      </w:r>
      <w:r w:rsidR="009C5B00" w:rsidRPr="006902F6">
        <w:rPr>
          <w:color w:val="000000" w:themeColor="text1"/>
        </w:rPr>
        <w:t xml:space="preserve">glucocorticoid-induced </w:t>
      </w:r>
      <w:r w:rsidR="00F45451">
        <w:rPr>
          <w:color w:val="000000" w:themeColor="text1"/>
        </w:rPr>
        <w:t>metabolic disturbances</w:t>
      </w:r>
      <w:r w:rsidR="003A5D40">
        <w:rPr>
          <w:color w:val="000000" w:themeColor="text1"/>
        </w:rPr>
        <w:t>.</w:t>
      </w:r>
    </w:p>
    <w:p w14:paraId="1CE65F05" w14:textId="77777777" w:rsidR="009C5B00" w:rsidRPr="006902F6" w:rsidRDefault="009C5B00">
      <w:pPr>
        <w:rPr>
          <w:color w:val="000000" w:themeColor="text1"/>
        </w:rPr>
      </w:pPr>
    </w:p>
    <w:p w14:paraId="5B811A31" w14:textId="02D6ACB6" w:rsidR="000A4359" w:rsidRPr="006902F6" w:rsidRDefault="000A4359" w:rsidP="007069CE">
      <w:pPr>
        <w:pStyle w:val="Heading1"/>
        <w:rPr>
          <w:color w:val="000000" w:themeColor="text1"/>
        </w:rPr>
      </w:pPr>
      <w:r w:rsidRPr="006902F6">
        <w:rPr>
          <w:color w:val="000000" w:themeColor="text1"/>
        </w:rPr>
        <w:t>Acknowledgements</w:t>
      </w:r>
    </w:p>
    <w:p w14:paraId="0DFD5FEA" w14:textId="77777777" w:rsidR="000C2650" w:rsidRDefault="00302276" w:rsidP="000C2650">
      <w:pPr>
        <w:rPr>
          <w:rFonts w:eastAsia="Times New Roman" w:cs="Arial"/>
          <w:color w:val="222222"/>
          <w:shd w:val="clear" w:color="auto" w:fill="FFFFFF"/>
        </w:rPr>
      </w:pPr>
      <w:r>
        <w:rPr>
          <w:bCs/>
          <w:color w:val="000000" w:themeColor="text1"/>
        </w:rPr>
        <w:t>We would like to thank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42961BC2" w14:textId="211A6E12" w:rsidR="000A4359" w:rsidRDefault="000A4359" w:rsidP="00011A92">
      <w:pPr>
        <w:rPr>
          <w:bCs/>
          <w:color w:val="000000" w:themeColor="text1"/>
        </w:rPr>
      </w:pPr>
    </w:p>
    <w:p w14:paraId="1DFA8155" w14:textId="77777777" w:rsidR="007A1B7E" w:rsidRDefault="007A1B7E" w:rsidP="00011A92">
      <w:pPr>
        <w:rPr>
          <w:bCs/>
          <w:color w:val="000000" w:themeColor="text1"/>
        </w:rPr>
      </w:pPr>
    </w:p>
    <w:p w14:paraId="2E404976" w14:textId="3704F602" w:rsidR="007A1B7E" w:rsidRDefault="007A1B7E" w:rsidP="00011A92">
      <w:pPr>
        <w:rPr>
          <w:bCs/>
          <w:color w:val="000000" w:themeColor="text1"/>
        </w:rPr>
      </w:pPr>
      <w:r>
        <w:rPr>
          <w:bCs/>
          <w:color w:val="000000" w:themeColor="text1"/>
        </w:rPr>
        <w:t xml:space="preserve">Funding: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09880E5D" w14:textId="77777777" w:rsidR="004A1153" w:rsidRDefault="004A1153" w:rsidP="00011A92">
      <w:pPr>
        <w:rPr>
          <w:bCs/>
          <w:color w:val="000000" w:themeColor="text1"/>
        </w:rPr>
      </w:pPr>
    </w:p>
    <w:p w14:paraId="1982CFE6" w14:textId="6252B8B0" w:rsidR="000A7B51" w:rsidRDefault="004A1153" w:rsidP="000A4359">
      <w:pPr>
        <w:rPr>
          <w:bCs/>
          <w:color w:val="000000" w:themeColor="text1"/>
        </w:rPr>
      </w:pPr>
      <w:r>
        <w:t>Author contributions: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t>
      </w:r>
    </w:p>
    <w:p w14:paraId="5D574EFB" w14:textId="77777777" w:rsidR="006D0CBA" w:rsidRDefault="006D0CBA" w:rsidP="000A4359">
      <w:pPr>
        <w:rPr>
          <w:rFonts w:eastAsia="Times New Roman" w:cs="Arial"/>
          <w:color w:val="222222"/>
          <w:shd w:val="clear" w:color="auto" w:fill="FFFFFF"/>
        </w:rPr>
      </w:pPr>
    </w:p>
    <w:p w14:paraId="797DDE54" w14:textId="4C555066" w:rsidR="006D0CBA" w:rsidRPr="007A1731" w:rsidRDefault="000C2650" w:rsidP="000A4359">
      <w:pPr>
        <w:rPr>
          <w:rFonts w:eastAsia="Times New Roman" w:cs="Times New Roman"/>
        </w:rPr>
      </w:pPr>
      <w:r>
        <w:rPr>
          <w:rFonts w:eastAsia="Times New Roman" w:cs="Arial"/>
          <w:color w:val="222222"/>
          <w:shd w:val="clear" w:color="auto" w:fill="FFFFFF"/>
        </w:rPr>
        <w:t xml:space="preserve">Conflicts of interest: </w:t>
      </w:r>
      <w:r w:rsidR="00B15F4F">
        <w:rPr>
          <w:rFonts w:eastAsia="Times New Roman" w:cs="Arial"/>
          <w:color w:val="222222"/>
          <w:shd w:val="clear" w:color="auto" w:fill="FFFFFF"/>
        </w:rPr>
        <w:t>No conflicts of interest related to this article were reported by any of the contributing authors.</w:t>
      </w:r>
    </w:p>
    <w:p w14:paraId="1D6D77F2" w14:textId="77777777" w:rsidR="007A1731" w:rsidRDefault="007A1731" w:rsidP="009C426D">
      <w:pPr>
        <w:widowControl w:val="0"/>
        <w:autoSpaceDE w:val="0"/>
        <w:autoSpaceDN w:val="0"/>
        <w:adjustRightInd w:val="0"/>
        <w:spacing w:before="480"/>
        <w:ind w:left="640" w:hanging="640"/>
        <w:rPr>
          <w:color w:val="000000" w:themeColor="text1"/>
          <w:sz w:val="32"/>
        </w:rPr>
      </w:pPr>
    </w:p>
    <w:p w14:paraId="2AE7586D" w14:textId="164576FA" w:rsidR="009C426D" w:rsidRPr="00FF4BE1" w:rsidRDefault="000A7B51" w:rsidP="009C426D">
      <w:pPr>
        <w:widowControl w:val="0"/>
        <w:autoSpaceDE w:val="0"/>
        <w:autoSpaceDN w:val="0"/>
        <w:adjustRightInd w:val="0"/>
        <w:spacing w:before="480"/>
        <w:ind w:left="640" w:hanging="640"/>
        <w:rPr>
          <w:color w:val="000000" w:themeColor="text1"/>
          <w:sz w:val="32"/>
        </w:rPr>
      </w:pPr>
      <w:r w:rsidRPr="00FF4BE1">
        <w:rPr>
          <w:color w:val="000000" w:themeColor="text1"/>
          <w:sz w:val="32"/>
        </w:rPr>
        <w:lastRenderedPageBreak/>
        <w:t>References</w:t>
      </w:r>
    </w:p>
    <w:p w14:paraId="29D3094F" w14:textId="6F395036" w:rsidR="009C426D" w:rsidRPr="009C426D" w:rsidRDefault="009C426D" w:rsidP="00837C98">
      <w:pPr>
        <w:widowControl w:val="0"/>
        <w:autoSpaceDE w:val="0"/>
        <w:autoSpaceDN w:val="0"/>
        <w:adjustRightInd w:val="0"/>
        <w:spacing w:before="480"/>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Pr="009C426D">
        <w:rPr>
          <w:rFonts w:ascii="Calibri" w:eastAsia="Times New Roman" w:hAnsi="Calibri" w:cs="Times New Roman"/>
          <w:noProof/>
        </w:rPr>
        <w:t xml:space="preserve">1. </w:t>
      </w:r>
      <w:r w:rsidRPr="009C426D">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2018E402" w14:textId="079BC34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 </w:t>
      </w:r>
      <w:r w:rsidRPr="009C426D">
        <w:rPr>
          <w:rFonts w:ascii="Calibri" w:eastAsia="Times New Roman" w:hAnsi="Calibri" w:cs="Times New Roman"/>
          <w:noProof/>
        </w:rPr>
        <w:tab/>
        <w:t xml:space="preserve">Rockall A, Sohaib S, Evans D, Kaltsas G, Isidori A, Monson J, Besser G, Grossman A, Reznek R. Hepatic steatosis in Cushing’s syndrome: a radiological assessment using computed tomography. Eur J Endocrinol. 2003;149:543–8. </w:t>
      </w:r>
    </w:p>
    <w:p w14:paraId="75EFDF1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 </w:t>
      </w:r>
      <w:r w:rsidRPr="009C426D">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0E4D6DD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 </w:t>
      </w:r>
      <w:r w:rsidRPr="009C426D">
        <w:rPr>
          <w:rFonts w:ascii="Calibri" w:eastAsia="Times New Roman" w:hAnsi="Calibri" w:cs="Times New Roman"/>
          <w:noProof/>
        </w:rPr>
        <w:tab/>
        <w:t xml:space="preserve">Pivonello R, Martino MC De, Leo M De, Lombardi G, Colao A. Cushing’s Syndrome. 2008;37:135–49. </w:t>
      </w:r>
    </w:p>
    <w:p w14:paraId="4B7A87E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 </w:t>
      </w:r>
      <w:r w:rsidRPr="009C426D">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36BD4DE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6. </w:t>
      </w:r>
      <w:r w:rsidRPr="009C426D">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1761DF8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7. </w:t>
      </w:r>
      <w:r w:rsidRPr="009C426D">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20C9CEC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8. </w:t>
      </w:r>
      <w:r w:rsidRPr="009C426D">
        <w:rPr>
          <w:rFonts w:ascii="Calibri" w:eastAsia="Times New Roman" w:hAnsi="Calibri" w:cs="Times New Roman"/>
          <w:noProof/>
        </w:rPr>
        <w:tab/>
        <w:t xml:space="preserve">Hsiao C, Ph D, Cherry DK, Beatty PC, Ph D, Rechtsteiner EA, Care H. National Ambulatory Medical Care Survey : 2007 Summary. 2010; </w:t>
      </w:r>
    </w:p>
    <w:p w14:paraId="790EAF16"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9. </w:t>
      </w:r>
      <w:r w:rsidRPr="009C426D">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435FD6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0. </w:t>
      </w:r>
      <w:r w:rsidRPr="009C426D">
        <w:rPr>
          <w:rFonts w:ascii="Calibri" w:eastAsia="Times New Roman" w:hAnsi="Calibri" w:cs="Times New Roman"/>
          <w:noProof/>
        </w:rPr>
        <w:tab/>
        <w:t xml:space="preserve">Karam JH, Grodsky GM, Ph D, Forsham PH. Excessive Insulin Response to Glucose in Obese Subjects as Measured by Immunochemical Assay. </w:t>
      </w:r>
    </w:p>
    <w:p w14:paraId="4EB2021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1. </w:t>
      </w:r>
      <w:r w:rsidRPr="009C426D">
        <w:rPr>
          <w:rFonts w:ascii="Calibri" w:eastAsia="Times New Roman" w:hAnsi="Calibri" w:cs="Times New Roman"/>
          <w:noProof/>
        </w:rPr>
        <w:tab/>
        <w:t xml:space="preserve">Bagdadea JD, Bierman EL, Porte D, Ii JR, Nih W, Presented GF-. The Significance of Basal </w:t>
      </w:r>
      <w:r w:rsidRPr="009C426D">
        <w:rPr>
          <w:rFonts w:ascii="Calibri" w:eastAsia="Times New Roman" w:hAnsi="Calibri" w:cs="Times New Roman"/>
          <w:noProof/>
        </w:rPr>
        <w:lastRenderedPageBreak/>
        <w:t xml:space="preserve">Insulin Levels in the Evaluation of the Insulin Response to Glucose in Diabetic and Nondiabetic Subjects *. 1967;46. </w:t>
      </w:r>
    </w:p>
    <w:p w14:paraId="1E080FA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2. </w:t>
      </w:r>
      <w:r w:rsidRPr="009C426D">
        <w:rPr>
          <w:rFonts w:ascii="Calibri" w:eastAsia="Times New Roman" w:hAnsi="Calibri" w:cs="Times New Roman"/>
          <w:noProof/>
        </w:rPr>
        <w:tab/>
        <w:t xml:space="preserve">Steffensen C, Pereira AM, Dekkers OM. Prevalence of hypercortisolism in type 2 diabetes patients : a systematic review and. 2016; </w:t>
      </w:r>
    </w:p>
    <w:p w14:paraId="364DD3A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3. </w:t>
      </w:r>
      <w:r w:rsidRPr="009C426D">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2BCD6C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4. </w:t>
      </w:r>
      <w:r w:rsidRPr="009C426D">
        <w:rPr>
          <w:rFonts w:ascii="Calibri" w:eastAsia="Times New Roman" w:hAnsi="Calibri" w:cs="Times New Roman"/>
          <w:noProof/>
        </w:rPr>
        <w:tab/>
        <w:t xml:space="preserve">Youssef WI, Mccullough AJ. Steatohepatitis in obese individuals. 2002;16:733–47. </w:t>
      </w:r>
    </w:p>
    <w:p w14:paraId="018768F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5. </w:t>
      </w:r>
      <w:r w:rsidRPr="009C426D">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42D327DF"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6. </w:t>
      </w:r>
      <w:r w:rsidRPr="009C426D">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39AD62D1"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7. </w:t>
      </w:r>
      <w:r w:rsidRPr="009C426D">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4BB4B1D5" w14:textId="7D9F21AD"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8. </w:t>
      </w:r>
      <w:r w:rsidRPr="009C426D">
        <w:rPr>
          <w:rFonts w:ascii="Calibri" w:eastAsia="Times New Roman" w:hAnsi="Calibri" w:cs="Times New Roman"/>
          <w:noProof/>
        </w:rPr>
        <w:tab/>
        <w:t xml:space="preserve">Hochberg I, Harvey I, Tran QT, Stephenson EJ, Barkan AL, Saltiel AR, Chandler WF, Bridges D. Gene expression changes in subcutaneous adipose tissue due to Cushing’s disease. J Mol Endocrinol. 2015;55:81–94. </w:t>
      </w:r>
    </w:p>
    <w:p w14:paraId="6E172446" w14:textId="5CDBF4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9. </w:t>
      </w:r>
      <w:r w:rsidRPr="009C426D">
        <w:rPr>
          <w:rFonts w:ascii="Calibri" w:eastAsia="Times New Roman" w:hAnsi="Calibri" w:cs="Times New Roman"/>
          <w:noProof/>
        </w:rPr>
        <w:tab/>
        <w:t xml:space="preserve">Schakman O, Kalista S, Barbé C, Loumaye A, Thissen JP. Glucocorticoid-induced skeletal muscle atrophy </w:t>
      </w:r>
      <w:r w:rsidRPr="009C426D">
        <w:rPr>
          <w:rFonts w:ascii="Oriya Sangam MN" w:eastAsia="Oriya Sangam MN" w:hAnsi="Oriya Sangam MN" w:cs="Oriya Sangam MN"/>
          <w:noProof/>
        </w:rPr>
        <w:t>ଝ</w:t>
      </w:r>
      <w:r w:rsidRPr="009C426D">
        <w:rPr>
          <w:rFonts w:ascii="Calibri" w:eastAsia="Times New Roman" w:hAnsi="Calibri" w:cs="Times New Roman"/>
          <w:noProof/>
        </w:rPr>
        <w:t xml:space="preserve">. Int J Biochem Cell Biol. Elsevier Ltd; 2013;45:2163–72. </w:t>
      </w:r>
    </w:p>
    <w:p w14:paraId="08D780DA"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0. </w:t>
      </w:r>
      <w:r w:rsidRPr="009C426D">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4E76E291"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1. </w:t>
      </w:r>
      <w:r w:rsidRPr="009C426D">
        <w:rPr>
          <w:rFonts w:ascii="Calibri" w:eastAsia="Times New Roman" w:hAnsi="Calibri" w:cs="Times New Roman"/>
          <w:noProof/>
        </w:rPr>
        <w:tab/>
        <w:t xml:space="preserve">Geer EB, Shen W, Gallagher D, Punyanitya M, Looker HC, Post KD, Freda PU. Female Patients with Cushing ’ s Disease. 2011;73:469–75. </w:t>
      </w:r>
    </w:p>
    <w:p w14:paraId="41DEB7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22. </w:t>
      </w:r>
      <w:r w:rsidRPr="009C426D">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182FE03D"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3. </w:t>
      </w:r>
      <w:r w:rsidRPr="009C426D">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7FBA3F8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4. </w:t>
      </w:r>
      <w:r w:rsidRPr="009C426D">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27230C4F"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5. </w:t>
      </w:r>
      <w:r w:rsidRPr="009C426D">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069C0174" w14:textId="7D3E5491"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6. </w:t>
      </w:r>
      <w:r w:rsidRPr="009C426D">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Nat Publ Gr. Nature Publishing Group; 2015;1–6. </w:t>
      </w:r>
    </w:p>
    <w:p w14:paraId="29F06EF2"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7. </w:t>
      </w:r>
      <w:r w:rsidRPr="009C426D">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07DD0F6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8. </w:t>
      </w:r>
      <w:r w:rsidRPr="009C426D">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46A4EC4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9. </w:t>
      </w:r>
      <w:r w:rsidRPr="009C426D">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40098EC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0. </w:t>
      </w:r>
      <w:r w:rsidRPr="009C426D">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49B63A9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1. </w:t>
      </w:r>
      <w:r w:rsidRPr="009C426D">
        <w:rPr>
          <w:rFonts w:ascii="Calibri" w:eastAsia="Times New Roman" w:hAnsi="Calibri" w:cs="Times New Roman"/>
          <w:noProof/>
        </w:rPr>
        <w:tab/>
        <w:t xml:space="preserve">Edgerton DS, Kraft G, Smith M, Farmer B, Williams PE, Coate KC, Printz RL, Brien RMO, </w:t>
      </w:r>
      <w:r w:rsidRPr="009C426D">
        <w:rPr>
          <w:rFonts w:ascii="Calibri" w:eastAsia="Times New Roman" w:hAnsi="Calibri" w:cs="Times New Roman"/>
          <w:noProof/>
        </w:rPr>
        <w:lastRenderedPageBreak/>
        <w:t xml:space="preserve">Cherrington AD. Insulin ’ s direct hepatic effect explains the inhibition of glucose production caused by insulin secretion. 2017;2:1–14. </w:t>
      </w:r>
    </w:p>
    <w:p w14:paraId="6EF34AD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2. </w:t>
      </w:r>
      <w:r w:rsidRPr="009C426D">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068BD21C" w14:textId="7F3D7B3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3. </w:t>
      </w:r>
      <w:r w:rsidRPr="009C426D">
        <w:rPr>
          <w:rFonts w:ascii="Calibri" w:eastAsia="Times New Roman" w:hAnsi="Calibri" w:cs="Times New Roman"/>
          <w:noProof/>
        </w:rPr>
        <w:tab/>
        <w:t xml:space="preserve">Schoiswohl G, Stefanovic-Racic M, Menke MN, Wills RC, Surlow B a., Basantani MK, Sitnick MT, Cai L, Yazbeck CF, Stolz DB, et al. Impact of Reduced ATGL-Mediated Adipocyte Lipolysis on Obesity-Associated Insulin Resistance and Inflammation in Male Mice. Endocrinology. 2015;156:3610–24. </w:t>
      </w:r>
    </w:p>
    <w:p w14:paraId="3D083D2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4. </w:t>
      </w:r>
      <w:r w:rsidRPr="009C426D">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001E2DB4" w14:textId="36167AF8"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5. </w:t>
      </w:r>
      <w:r w:rsidRPr="009C426D">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Elsevie</w:t>
      </w:r>
      <w:r w:rsidR="00793FB9">
        <w:rPr>
          <w:rFonts w:ascii="Calibri" w:eastAsia="Times New Roman" w:hAnsi="Calibri" w:cs="Times New Roman"/>
          <w:noProof/>
        </w:rPr>
        <w:t>r GmbH; 2017.</w:t>
      </w:r>
    </w:p>
    <w:p w14:paraId="20CBF888"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6. </w:t>
      </w:r>
      <w:r w:rsidRPr="009C426D">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4C0A3E57" w14:textId="7E55A135"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7. </w:t>
      </w:r>
      <w:r w:rsidRPr="009C426D">
        <w:rPr>
          <w:rFonts w:ascii="Calibri" w:eastAsia="Times New Roman" w:hAnsi="Calibri" w:cs="Times New Roman"/>
          <w:noProof/>
        </w:rPr>
        <w:tab/>
        <w:t xml:space="preserve">Wang Y, Yan C, Liu L, Wang W, Du H, Fan W, Lutfy K, Jiang M, Friedman TC, Liu Y. 11 -Hydroxysteroid dehydrogenase type 1 shRNA ameliorates glucocorticoid-induced insulin resistance and lipolysis in mouse abdominal adipose tissue. AJP Endocrinol Metab. 2014;308:E84–95. </w:t>
      </w:r>
    </w:p>
    <w:p w14:paraId="40067C0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8. </w:t>
      </w:r>
      <w:r w:rsidRPr="009C426D">
        <w:rPr>
          <w:rFonts w:ascii="Calibri" w:eastAsia="Times New Roman" w:hAnsi="Calibri" w:cs="Times New Roman"/>
          <w:noProof/>
        </w:rPr>
        <w:tab/>
        <w:t xml:space="preserve">Mcguinness OP, Ayala JE, Laughlin MR, Wasserman DH. NIH experiment in centralized mouse phenotyping : the Vanderbilt experience and recommendations for evaluating glucose homeostasis in the mouse. 2009;849–55. </w:t>
      </w:r>
    </w:p>
    <w:p w14:paraId="53D0EC0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9. </w:t>
      </w:r>
      <w:r w:rsidRPr="009C426D">
        <w:rPr>
          <w:rFonts w:ascii="Calibri" w:eastAsia="Times New Roman" w:hAnsi="Calibri" w:cs="Times New Roman"/>
          <w:noProof/>
        </w:rPr>
        <w:tab/>
        <w:t xml:space="preserve">Ayala JE, Bracy DP, Mcguinness OP, Wasserman DH. Considerations in the Design of Hyperinsulinemic- Euglycemic Clamps in the Conscious Mouse. 2006; </w:t>
      </w:r>
    </w:p>
    <w:p w14:paraId="10FB164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0. </w:t>
      </w:r>
      <w:r w:rsidRPr="009C426D">
        <w:rPr>
          <w:rFonts w:ascii="Calibri" w:eastAsia="Times New Roman" w:hAnsi="Calibri" w:cs="Times New Roman"/>
          <w:noProof/>
        </w:rPr>
        <w:tab/>
        <w:t xml:space="preserve">Halseth AMYE, Bracy DP, Wasserman DH, Amy E, Bracy DP, David H. Overexpression of hexokinase II increases insulin- and exercise-stimulated muscle glucose uptake in vivo. </w:t>
      </w:r>
      <w:r w:rsidRPr="009C426D">
        <w:rPr>
          <w:rFonts w:ascii="Calibri" w:eastAsia="Times New Roman" w:hAnsi="Calibri" w:cs="Times New Roman"/>
          <w:noProof/>
        </w:rPr>
        <w:lastRenderedPageBreak/>
        <w:t xml:space="preserve">1999; </w:t>
      </w:r>
    </w:p>
    <w:p w14:paraId="0B920D1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1. </w:t>
      </w:r>
      <w:r w:rsidRPr="009C426D">
        <w:rPr>
          <w:rFonts w:ascii="Calibri" w:eastAsia="Times New Roman" w:hAnsi="Calibri" w:cs="Times New Roman"/>
          <w:noProof/>
        </w:rPr>
        <w:tab/>
        <w:t xml:space="preserve">Kraegen E, James D, Jenkins A, Chisholm D. Dose-response curves for in vivo insulin sensitivity in individual tissues in rats. Am Physiol Soc. 1985;E353–E362. </w:t>
      </w:r>
    </w:p>
    <w:p w14:paraId="7D0DE64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2. </w:t>
      </w:r>
      <w:r w:rsidRPr="009C426D">
        <w:rPr>
          <w:rFonts w:ascii="Calibri" w:eastAsia="Times New Roman" w:hAnsi="Calibri" w:cs="Times New Roman"/>
          <w:noProof/>
        </w:rPr>
        <w:tab/>
        <w:t xml:space="preserve">Chiang S-H, Chang L SA. TC10 and Insulin </w:t>
      </w:r>
      <w:r w:rsidRPr="009C426D">
        <w:rPr>
          <w:rFonts w:ascii="Calibri" w:eastAsia="Calibri" w:hAnsi="Calibri" w:cs="Calibri"/>
          <w:noProof/>
        </w:rPr>
        <w:t>‐</w:t>
      </w:r>
      <w:r w:rsidRPr="009C426D">
        <w:rPr>
          <w:rFonts w:ascii="Calibri" w:eastAsia="Times New Roman" w:hAnsi="Calibri" w:cs="Times New Roman"/>
          <w:noProof/>
        </w:rPr>
        <w:t xml:space="preserve"> Stimulated Glucose Transport. 2002;406:1257–62. </w:t>
      </w:r>
    </w:p>
    <w:p w14:paraId="19481C58" w14:textId="29BAAE52"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3. </w:t>
      </w:r>
      <w:r w:rsidRPr="009C426D">
        <w:rPr>
          <w:rFonts w:ascii="Calibri" w:eastAsia="Times New Roman" w:hAnsi="Calibri" w:cs="Times New Roman"/>
          <w:noProof/>
        </w:rPr>
        <w:tab/>
        <w:t xml:space="preserve">Lu B, Bridges D, Yang Y, Fisher K, Cheng A, Chang L, Meng Z, Lin J, Downes M, Yu RT, et al. Metabolic Crosstalk: molecular links between glycogen and lipid metabolism in obesity. Diabetes. 2014;63:1–49. </w:t>
      </w:r>
    </w:p>
    <w:p w14:paraId="7E741AD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4. </w:t>
      </w:r>
      <w:r w:rsidRPr="009C426D">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473646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5. </w:t>
      </w:r>
      <w:r w:rsidRPr="009C426D">
        <w:rPr>
          <w:rFonts w:ascii="Calibri" w:eastAsia="Times New Roman" w:hAnsi="Calibri" w:cs="Times New Roman"/>
          <w:noProof/>
        </w:rPr>
        <w:tab/>
        <w:t xml:space="preserve">Kuo T, Chen T, Lee RA, Huynh N, Nguyen T, Broughton AE, Zhang D, Wang J. Pik3r1 Is Required for Glucocorticoid-Induced Perilipin 1 Phosphorylation in Lipid Droplet for Adipocyte Lipolysis. 2017;66:1601–10. </w:t>
      </w:r>
    </w:p>
    <w:p w14:paraId="0838B6E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6. </w:t>
      </w:r>
      <w:r w:rsidRPr="009C426D">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2CDF76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7. </w:t>
      </w:r>
      <w:r w:rsidRPr="009C426D">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2987CA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8. </w:t>
      </w:r>
      <w:r w:rsidRPr="009C426D">
        <w:rPr>
          <w:rFonts w:ascii="Calibri" w:eastAsia="Times New Roman" w:hAnsi="Calibri" w:cs="Times New Roman"/>
          <w:noProof/>
        </w:rPr>
        <w:tab/>
        <w:t xml:space="preserve">Yan Y, Hou D, Zhao X, Liu J. Childhood Adiposity and Nonalcoholic Fatty Liver Disease in Adulthood. 2017;139. </w:t>
      </w:r>
    </w:p>
    <w:p w14:paraId="1EF253BC" w14:textId="162B0B0B"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9. </w:t>
      </w:r>
      <w:r w:rsidRPr="009C426D">
        <w:rPr>
          <w:rFonts w:ascii="Calibri" w:eastAsia="Times New Roman" w:hAnsi="Calibri" w:cs="Times New Roman"/>
          <w:noProof/>
        </w:rPr>
        <w:tab/>
        <w:t xml:space="preserve">Stender S, Kozlitina J, Nordestgaard BG, Tybjærg-hansen A, Hobbs HH, Cohen JC. Adiposity amplifies the genetic risk of fatty liver disease conferred by multiple loci. Nat Publ Gr. Nature Publishing Group; 2017;49:842–7. </w:t>
      </w:r>
    </w:p>
    <w:p w14:paraId="51830799" w14:textId="75AC5DA9"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0. </w:t>
      </w:r>
      <w:r w:rsidRPr="009C426D">
        <w:rPr>
          <w:rFonts w:ascii="Calibri" w:eastAsia="Times New Roman" w:hAnsi="Calibri" w:cs="Times New Roman"/>
          <w:noProof/>
        </w:rPr>
        <w:tab/>
        <w:t xml:space="preserve">Burke SJ, Batdorf HM, Eder AE, Karlstad MD, Burk DH, Noland RC, Floyd ZE, Collier JJ. Oral Corticosterone Administration Reduces Insulitis but Promotes Insulin Resistance and Hyperglycemia in Male Nonobese Diabetic Mice. Am J Pathol. American Society for </w:t>
      </w:r>
      <w:r w:rsidRPr="009C426D">
        <w:rPr>
          <w:rFonts w:ascii="Calibri" w:eastAsia="Times New Roman" w:hAnsi="Calibri" w:cs="Times New Roman"/>
          <w:noProof/>
        </w:rPr>
        <w:lastRenderedPageBreak/>
        <w:t xml:space="preserve">Investigative Pathology; 2017;187:614–26. </w:t>
      </w:r>
    </w:p>
    <w:p w14:paraId="2AC74A2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1. </w:t>
      </w:r>
      <w:r w:rsidRPr="009C426D">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3A759922"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2. </w:t>
      </w:r>
      <w:r w:rsidRPr="009C426D">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4C807FB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3. </w:t>
      </w:r>
      <w:r w:rsidRPr="009C426D">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78AFC16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4. </w:t>
      </w:r>
      <w:r w:rsidRPr="009C426D">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099B8249" w14:textId="2CD953F0"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5. </w:t>
      </w:r>
      <w:r w:rsidRPr="009C426D">
        <w:rPr>
          <w:rFonts w:ascii="Calibri" w:eastAsia="Times New Roman" w:hAnsi="Calibri" w:cs="Times New Roman"/>
          <w:noProof/>
        </w:rPr>
        <w:tab/>
        <w:t xml:space="preserve">Gaidhu MP, Anthony NM, Patel P, Hawke TJ, Ceddia RB. Dysregulation of lipolysis and lipid metabolism in visceral and subcutaneous adipocytes by high-fat diet: role of ATGL, HSL, and AMPK. Am J Physiol - Cell Physiol. 2010;298:C961–71. </w:t>
      </w:r>
    </w:p>
    <w:p w14:paraId="2DE1D35B" w14:textId="50293CAE"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6. </w:t>
      </w:r>
      <w:r w:rsidRPr="009C426D">
        <w:rPr>
          <w:rFonts w:ascii="Calibri" w:eastAsia="Times New Roman" w:hAnsi="Calibri" w:cs="Times New Roman"/>
          <w:noProof/>
        </w:rPr>
        <w:tab/>
        <w:t xml:space="preserve">Xu C, He J, Jiang H, Zu L, Zhai W, Pu S, Xu G. Direct effect of glucocorticoids on lipolysis in adipocytes. Mol Endocrinol. 2009;23:1161–70. </w:t>
      </w:r>
    </w:p>
    <w:p w14:paraId="4B7623A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7. </w:t>
      </w:r>
      <w:r w:rsidRPr="009C426D">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0E43609E" w14:textId="671DE199"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8. </w:t>
      </w:r>
      <w:r w:rsidRPr="009C426D">
        <w:rPr>
          <w:rFonts w:ascii="Calibri" w:eastAsia="Times New Roman" w:hAnsi="Calibri" w:cs="Times New Roman"/>
          <w:noProof/>
        </w:rPr>
        <w:tab/>
        <w:t xml:space="preserve">Campbell JE, Peckett AJ, D’souza AM, Hawke TJ, Riddell MC. Adipogenic and lipolytic effects of chronic glucocorticoid exposure. Am J Physiol Cell Physiol. 2011;300:C198-209. </w:t>
      </w:r>
    </w:p>
    <w:p w14:paraId="49DE4CCA"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9. </w:t>
      </w:r>
      <w:r w:rsidRPr="009C426D">
        <w:rPr>
          <w:rFonts w:ascii="Calibri" w:eastAsia="Times New Roman" w:hAnsi="Calibri" w:cs="Times New Roman"/>
          <w:noProof/>
        </w:rPr>
        <w:tab/>
        <w:t xml:space="preserve">Serr J, Suh Y, Lee K. Acute Up-Regulation of Adipose Triglyceride Lipase and Release of Non-Esterified Fatty Acids by Dexamethasone in Chicken Adipose Tissue. 2011;813–20. </w:t>
      </w:r>
    </w:p>
    <w:p w14:paraId="7034AE7B" w14:textId="77777777" w:rsidR="009C426D" w:rsidRPr="009C426D" w:rsidRDefault="009C426D" w:rsidP="009C426D">
      <w:pPr>
        <w:widowControl w:val="0"/>
        <w:autoSpaceDE w:val="0"/>
        <w:autoSpaceDN w:val="0"/>
        <w:adjustRightInd w:val="0"/>
        <w:spacing w:before="480"/>
        <w:ind w:left="640" w:hanging="640"/>
        <w:rPr>
          <w:rFonts w:ascii="Calibri" w:hAnsi="Calibri"/>
          <w:noProof/>
        </w:rPr>
      </w:pPr>
      <w:r w:rsidRPr="009C426D">
        <w:rPr>
          <w:rFonts w:ascii="Calibri" w:eastAsia="Times New Roman" w:hAnsi="Calibri" w:cs="Times New Roman"/>
          <w:noProof/>
        </w:rPr>
        <w:t xml:space="preserve">60. </w:t>
      </w:r>
      <w:r w:rsidRPr="009C426D">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w:t>
      </w:r>
      <w:r w:rsidRPr="009C426D">
        <w:rPr>
          <w:rFonts w:ascii="Calibri" w:eastAsia="Times New Roman" w:hAnsi="Calibri" w:cs="Times New Roman"/>
          <w:noProof/>
        </w:rPr>
        <w:lastRenderedPageBreak/>
        <w:t xml:space="preserve">Liver Physiol. 2012;302:850–63. </w:t>
      </w:r>
    </w:p>
    <w:p w14:paraId="01F2187C" w14:textId="5924B520" w:rsidR="009C426D" w:rsidRPr="006902F6" w:rsidRDefault="009C426D" w:rsidP="009C426D">
      <w:pPr>
        <w:widowControl w:val="0"/>
        <w:autoSpaceDE w:val="0"/>
        <w:autoSpaceDN w:val="0"/>
        <w:adjustRightInd w:val="0"/>
        <w:spacing w:before="480"/>
        <w:ind w:left="640" w:hanging="640"/>
        <w:rPr>
          <w:color w:val="000000" w:themeColor="text1"/>
        </w:rPr>
      </w:pPr>
      <w:r>
        <w:rPr>
          <w:color w:val="000000" w:themeColor="text1"/>
        </w:rPr>
        <w:fldChar w:fldCharType="end"/>
      </w:r>
    </w:p>
    <w:p w14:paraId="00AC6C9B" w14:textId="1AFDB42B" w:rsidR="000A4359" w:rsidRPr="006902F6" w:rsidRDefault="000A4359" w:rsidP="009C426D">
      <w:pPr>
        <w:widowControl w:val="0"/>
        <w:autoSpaceDE w:val="0"/>
        <w:autoSpaceDN w:val="0"/>
        <w:adjustRightInd w:val="0"/>
        <w:ind w:left="640" w:hanging="640"/>
        <w:rPr>
          <w:color w:val="000000" w:themeColor="text1"/>
        </w:rPr>
      </w:pPr>
    </w:p>
    <w:sectPr w:rsidR="000A4359" w:rsidRPr="006902F6" w:rsidSect="006034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4D"/>
    <w:family w:val="roman"/>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6A86"/>
    <w:rsid w:val="00036DE6"/>
    <w:rsid w:val="0004242F"/>
    <w:rsid w:val="000437E3"/>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2FD"/>
    <w:rsid w:val="000E44CB"/>
    <w:rsid w:val="000E5562"/>
    <w:rsid w:val="000E64CC"/>
    <w:rsid w:val="000E75DF"/>
    <w:rsid w:val="000E763C"/>
    <w:rsid w:val="000E77D8"/>
    <w:rsid w:val="000F1903"/>
    <w:rsid w:val="000F30D3"/>
    <w:rsid w:val="000F4220"/>
    <w:rsid w:val="000F5238"/>
    <w:rsid w:val="000F63EF"/>
    <w:rsid w:val="000F7863"/>
    <w:rsid w:val="0010143F"/>
    <w:rsid w:val="00101A0C"/>
    <w:rsid w:val="00102275"/>
    <w:rsid w:val="00102AE6"/>
    <w:rsid w:val="00102DFF"/>
    <w:rsid w:val="00103552"/>
    <w:rsid w:val="001052AC"/>
    <w:rsid w:val="00105966"/>
    <w:rsid w:val="00105F63"/>
    <w:rsid w:val="00107E28"/>
    <w:rsid w:val="00110139"/>
    <w:rsid w:val="0011098A"/>
    <w:rsid w:val="00110C67"/>
    <w:rsid w:val="0011365C"/>
    <w:rsid w:val="001143CB"/>
    <w:rsid w:val="00114910"/>
    <w:rsid w:val="001157A4"/>
    <w:rsid w:val="0011694F"/>
    <w:rsid w:val="00123D9D"/>
    <w:rsid w:val="001240E0"/>
    <w:rsid w:val="001262A3"/>
    <w:rsid w:val="00127384"/>
    <w:rsid w:val="00131055"/>
    <w:rsid w:val="00131C99"/>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0087"/>
    <w:rsid w:val="00161082"/>
    <w:rsid w:val="00163A9C"/>
    <w:rsid w:val="00166860"/>
    <w:rsid w:val="001669B6"/>
    <w:rsid w:val="0016700D"/>
    <w:rsid w:val="00171C95"/>
    <w:rsid w:val="00171F73"/>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A055D"/>
    <w:rsid w:val="001A15CD"/>
    <w:rsid w:val="001A3544"/>
    <w:rsid w:val="001A4D05"/>
    <w:rsid w:val="001B175D"/>
    <w:rsid w:val="001B47E2"/>
    <w:rsid w:val="001B708C"/>
    <w:rsid w:val="001B7499"/>
    <w:rsid w:val="001C22CC"/>
    <w:rsid w:val="001C3F28"/>
    <w:rsid w:val="001C4119"/>
    <w:rsid w:val="001C4E38"/>
    <w:rsid w:val="001C4F76"/>
    <w:rsid w:val="001C7036"/>
    <w:rsid w:val="001D16EF"/>
    <w:rsid w:val="001D224D"/>
    <w:rsid w:val="001D4232"/>
    <w:rsid w:val="001D522A"/>
    <w:rsid w:val="001D5F06"/>
    <w:rsid w:val="001E3373"/>
    <w:rsid w:val="001E37D2"/>
    <w:rsid w:val="001E38F5"/>
    <w:rsid w:val="001E535C"/>
    <w:rsid w:val="001E582E"/>
    <w:rsid w:val="001E667A"/>
    <w:rsid w:val="001E66C4"/>
    <w:rsid w:val="001F0B65"/>
    <w:rsid w:val="001F2A82"/>
    <w:rsid w:val="001F42E8"/>
    <w:rsid w:val="001F75D4"/>
    <w:rsid w:val="00200AAF"/>
    <w:rsid w:val="00204913"/>
    <w:rsid w:val="00204D48"/>
    <w:rsid w:val="0020558A"/>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B8"/>
    <w:rsid w:val="00301771"/>
    <w:rsid w:val="00302276"/>
    <w:rsid w:val="00305AF5"/>
    <w:rsid w:val="00305E69"/>
    <w:rsid w:val="00306B3E"/>
    <w:rsid w:val="00310724"/>
    <w:rsid w:val="0031165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37C3E"/>
    <w:rsid w:val="003413F3"/>
    <w:rsid w:val="00343149"/>
    <w:rsid w:val="0034365F"/>
    <w:rsid w:val="00350610"/>
    <w:rsid w:val="00351E0C"/>
    <w:rsid w:val="003534BC"/>
    <w:rsid w:val="00354461"/>
    <w:rsid w:val="00354C68"/>
    <w:rsid w:val="00354D4B"/>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39CA"/>
    <w:rsid w:val="003974C0"/>
    <w:rsid w:val="00397C20"/>
    <w:rsid w:val="003A151A"/>
    <w:rsid w:val="003A1715"/>
    <w:rsid w:val="003A1DC0"/>
    <w:rsid w:val="003A23D7"/>
    <w:rsid w:val="003A266B"/>
    <w:rsid w:val="003A2FE4"/>
    <w:rsid w:val="003A3404"/>
    <w:rsid w:val="003A3818"/>
    <w:rsid w:val="003A4693"/>
    <w:rsid w:val="003A5D40"/>
    <w:rsid w:val="003A5F27"/>
    <w:rsid w:val="003A61E9"/>
    <w:rsid w:val="003A6439"/>
    <w:rsid w:val="003A6B88"/>
    <w:rsid w:val="003B2D7B"/>
    <w:rsid w:val="003B435C"/>
    <w:rsid w:val="003B590B"/>
    <w:rsid w:val="003B61C1"/>
    <w:rsid w:val="003B79B9"/>
    <w:rsid w:val="003C0BA2"/>
    <w:rsid w:val="003C1125"/>
    <w:rsid w:val="003C185A"/>
    <w:rsid w:val="003C41CC"/>
    <w:rsid w:val="003C6D82"/>
    <w:rsid w:val="003D002F"/>
    <w:rsid w:val="003D0B7E"/>
    <w:rsid w:val="003D114B"/>
    <w:rsid w:val="003D1D28"/>
    <w:rsid w:val="003D2350"/>
    <w:rsid w:val="003D47F4"/>
    <w:rsid w:val="003D62C9"/>
    <w:rsid w:val="003D71E0"/>
    <w:rsid w:val="003E081E"/>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403442"/>
    <w:rsid w:val="00404C1E"/>
    <w:rsid w:val="00405122"/>
    <w:rsid w:val="004124D5"/>
    <w:rsid w:val="004205E6"/>
    <w:rsid w:val="00420BAA"/>
    <w:rsid w:val="0042409F"/>
    <w:rsid w:val="004255D4"/>
    <w:rsid w:val="004321B5"/>
    <w:rsid w:val="004329A2"/>
    <w:rsid w:val="00432F8B"/>
    <w:rsid w:val="00436127"/>
    <w:rsid w:val="004365F5"/>
    <w:rsid w:val="004405D4"/>
    <w:rsid w:val="00442BC1"/>
    <w:rsid w:val="0045045C"/>
    <w:rsid w:val="00450B3C"/>
    <w:rsid w:val="004512A8"/>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7F3"/>
    <w:rsid w:val="00481EB2"/>
    <w:rsid w:val="00485915"/>
    <w:rsid w:val="0048623D"/>
    <w:rsid w:val="0048656A"/>
    <w:rsid w:val="00486FEB"/>
    <w:rsid w:val="00487B74"/>
    <w:rsid w:val="00490E90"/>
    <w:rsid w:val="00491EA8"/>
    <w:rsid w:val="004924C0"/>
    <w:rsid w:val="004953F6"/>
    <w:rsid w:val="00497500"/>
    <w:rsid w:val="00497CD5"/>
    <w:rsid w:val="004A1153"/>
    <w:rsid w:val="004A26F2"/>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DA7"/>
    <w:rsid w:val="00543688"/>
    <w:rsid w:val="00546DA6"/>
    <w:rsid w:val="005479F4"/>
    <w:rsid w:val="005503C3"/>
    <w:rsid w:val="00553155"/>
    <w:rsid w:val="00562E5E"/>
    <w:rsid w:val="005647A8"/>
    <w:rsid w:val="00566E30"/>
    <w:rsid w:val="00567887"/>
    <w:rsid w:val="0057116C"/>
    <w:rsid w:val="005727CB"/>
    <w:rsid w:val="00575375"/>
    <w:rsid w:val="005801D2"/>
    <w:rsid w:val="0058035C"/>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27C0"/>
    <w:rsid w:val="005B3B55"/>
    <w:rsid w:val="005B3CB7"/>
    <w:rsid w:val="005B407C"/>
    <w:rsid w:val="005B4155"/>
    <w:rsid w:val="005B74E1"/>
    <w:rsid w:val="005C0A2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526D2"/>
    <w:rsid w:val="006531C6"/>
    <w:rsid w:val="00656284"/>
    <w:rsid w:val="00656421"/>
    <w:rsid w:val="00663180"/>
    <w:rsid w:val="0066427F"/>
    <w:rsid w:val="00671F00"/>
    <w:rsid w:val="00672D5C"/>
    <w:rsid w:val="0067415E"/>
    <w:rsid w:val="00676F9B"/>
    <w:rsid w:val="006823E6"/>
    <w:rsid w:val="0068334D"/>
    <w:rsid w:val="00683BA7"/>
    <w:rsid w:val="00685010"/>
    <w:rsid w:val="00685ED5"/>
    <w:rsid w:val="006860F0"/>
    <w:rsid w:val="006876BF"/>
    <w:rsid w:val="00687875"/>
    <w:rsid w:val="006902F6"/>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0CBA"/>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86A"/>
    <w:rsid w:val="00702B59"/>
    <w:rsid w:val="00703169"/>
    <w:rsid w:val="0070396E"/>
    <w:rsid w:val="00706144"/>
    <w:rsid w:val="007069CE"/>
    <w:rsid w:val="00711CDF"/>
    <w:rsid w:val="007126DC"/>
    <w:rsid w:val="00712BC9"/>
    <w:rsid w:val="00716B06"/>
    <w:rsid w:val="007176B8"/>
    <w:rsid w:val="00724905"/>
    <w:rsid w:val="00724E04"/>
    <w:rsid w:val="0072578B"/>
    <w:rsid w:val="00725F4C"/>
    <w:rsid w:val="007309A3"/>
    <w:rsid w:val="00730EFF"/>
    <w:rsid w:val="0073336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15BB"/>
    <w:rsid w:val="00822ACC"/>
    <w:rsid w:val="0082442E"/>
    <w:rsid w:val="00824C9D"/>
    <w:rsid w:val="00824F44"/>
    <w:rsid w:val="008254B0"/>
    <w:rsid w:val="00827CC4"/>
    <w:rsid w:val="00830364"/>
    <w:rsid w:val="00830B0C"/>
    <w:rsid w:val="00831691"/>
    <w:rsid w:val="00831CC3"/>
    <w:rsid w:val="00832CF5"/>
    <w:rsid w:val="00833589"/>
    <w:rsid w:val="00833B9D"/>
    <w:rsid w:val="00834FC4"/>
    <w:rsid w:val="00836173"/>
    <w:rsid w:val="00836B52"/>
    <w:rsid w:val="00837AFD"/>
    <w:rsid w:val="00837C98"/>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7762"/>
    <w:rsid w:val="0088114F"/>
    <w:rsid w:val="00881ECD"/>
    <w:rsid w:val="00883597"/>
    <w:rsid w:val="00883A07"/>
    <w:rsid w:val="0088611F"/>
    <w:rsid w:val="00887944"/>
    <w:rsid w:val="00891630"/>
    <w:rsid w:val="008933D9"/>
    <w:rsid w:val="008943A7"/>
    <w:rsid w:val="00895D92"/>
    <w:rsid w:val="008A2638"/>
    <w:rsid w:val="008A2DC1"/>
    <w:rsid w:val="008A4288"/>
    <w:rsid w:val="008A5431"/>
    <w:rsid w:val="008B2BE4"/>
    <w:rsid w:val="008B6CAB"/>
    <w:rsid w:val="008B71EA"/>
    <w:rsid w:val="008B7F23"/>
    <w:rsid w:val="008C3E9A"/>
    <w:rsid w:val="008C41F3"/>
    <w:rsid w:val="008C70EE"/>
    <w:rsid w:val="008D3DC3"/>
    <w:rsid w:val="008D4D8A"/>
    <w:rsid w:val="008D6B15"/>
    <w:rsid w:val="008E232E"/>
    <w:rsid w:val="008E2917"/>
    <w:rsid w:val="008E3983"/>
    <w:rsid w:val="008F1032"/>
    <w:rsid w:val="008F2896"/>
    <w:rsid w:val="008F39C5"/>
    <w:rsid w:val="008F6355"/>
    <w:rsid w:val="00900242"/>
    <w:rsid w:val="00900B8C"/>
    <w:rsid w:val="00902E88"/>
    <w:rsid w:val="00903291"/>
    <w:rsid w:val="009055D7"/>
    <w:rsid w:val="0090644F"/>
    <w:rsid w:val="009115EE"/>
    <w:rsid w:val="00914AF8"/>
    <w:rsid w:val="00914D17"/>
    <w:rsid w:val="00915C5C"/>
    <w:rsid w:val="00916395"/>
    <w:rsid w:val="00916A30"/>
    <w:rsid w:val="00922899"/>
    <w:rsid w:val="009240AB"/>
    <w:rsid w:val="00924AB8"/>
    <w:rsid w:val="0092524A"/>
    <w:rsid w:val="00925F4F"/>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D10"/>
    <w:rsid w:val="00963BC7"/>
    <w:rsid w:val="0096431C"/>
    <w:rsid w:val="00964FE1"/>
    <w:rsid w:val="00966BFA"/>
    <w:rsid w:val="009672A8"/>
    <w:rsid w:val="009706A0"/>
    <w:rsid w:val="00970F9D"/>
    <w:rsid w:val="009714AF"/>
    <w:rsid w:val="00973CF3"/>
    <w:rsid w:val="0097462F"/>
    <w:rsid w:val="00976FAB"/>
    <w:rsid w:val="0097704B"/>
    <w:rsid w:val="0097721A"/>
    <w:rsid w:val="009774BB"/>
    <w:rsid w:val="00980A1E"/>
    <w:rsid w:val="00982B9A"/>
    <w:rsid w:val="0098301F"/>
    <w:rsid w:val="009846E2"/>
    <w:rsid w:val="00990237"/>
    <w:rsid w:val="00990F5E"/>
    <w:rsid w:val="00993BF0"/>
    <w:rsid w:val="00995D4C"/>
    <w:rsid w:val="009975FB"/>
    <w:rsid w:val="009A2D69"/>
    <w:rsid w:val="009B1258"/>
    <w:rsid w:val="009B18AB"/>
    <w:rsid w:val="009B558D"/>
    <w:rsid w:val="009B5F06"/>
    <w:rsid w:val="009B6BCE"/>
    <w:rsid w:val="009C06B4"/>
    <w:rsid w:val="009C0FE5"/>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E06A7"/>
    <w:rsid w:val="009E1130"/>
    <w:rsid w:val="009E166C"/>
    <w:rsid w:val="009E2596"/>
    <w:rsid w:val="009E542F"/>
    <w:rsid w:val="009E5B00"/>
    <w:rsid w:val="009F020A"/>
    <w:rsid w:val="009F043D"/>
    <w:rsid w:val="009F155F"/>
    <w:rsid w:val="009F238C"/>
    <w:rsid w:val="009F4B82"/>
    <w:rsid w:val="009F7868"/>
    <w:rsid w:val="009F7DBE"/>
    <w:rsid w:val="00A04798"/>
    <w:rsid w:val="00A052C7"/>
    <w:rsid w:val="00A05922"/>
    <w:rsid w:val="00A06883"/>
    <w:rsid w:val="00A06D11"/>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9CE"/>
    <w:rsid w:val="00A30B06"/>
    <w:rsid w:val="00A30D19"/>
    <w:rsid w:val="00A31A46"/>
    <w:rsid w:val="00A32378"/>
    <w:rsid w:val="00A328CA"/>
    <w:rsid w:val="00A32C48"/>
    <w:rsid w:val="00A3343F"/>
    <w:rsid w:val="00A346DE"/>
    <w:rsid w:val="00A41E22"/>
    <w:rsid w:val="00A42C45"/>
    <w:rsid w:val="00A43963"/>
    <w:rsid w:val="00A4746A"/>
    <w:rsid w:val="00A512EC"/>
    <w:rsid w:val="00A51C76"/>
    <w:rsid w:val="00A61718"/>
    <w:rsid w:val="00A61850"/>
    <w:rsid w:val="00A621EB"/>
    <w:rsid w:val="00A6431D"/>
    <w:rsid w:val="00A6710F"/>
    <w:rsid w:val="00A70C8F"/>
    <w:rsid w:val="00A7248A"/>
    <w:rsid w:val="00A7294B"/>
    <w:rsid w:val="00A73F99"/>
    <w:rsid w:val="00A7582B"/>
    <w:rsid w:val="00A7651B"/>
    <w:rsid w:val="00A7765F"/>
    <w:rsid w:val="00A778B2"/>
    <w:rsid w:val="00A804DB"/>
    <w:rsid w:val="00A80864"/>
    <w:rsid w:val="00A810A9"/>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F58"/>
    <w:rsid w:val="00B3095B"/>
    <w:rsid w:val="00B32428"/>
    <w:rsid w:val="00B32E07"/>
    <w:rsid w:val="00B333CF"/>
    <w:rsid w:val="00B3347B"/>
    <w:rsid w:val="00B34443"/>
    <w:rsid w:val="00B34566"/>
    <w:rsid w:val="00B3692D"/>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6AB4"/>
    <w:rsid w:val="00B96BDB"/>
    <w:rsid w:val="00B97DA4"/>
    <w:rsid w:val="00B97F49"/>
    <w:rsid w:val="00BA1028"/>
    <w:rsid w:val="00BA16F5"/>
    <w:rsid w:val="00BA2136"/>
    <w:rsid w:val="00BA5577"/>
    <w:rsid w:val="00BA670F"/>
    <w:rsid w:val="00BA7708"/>
    <w:rsid w:val="00BB237E"/>
    <w:rsid w:val="00BB3D94"/>
    <w:rsid w:val="00BB3E98"/>
    <w:rsid w:val="00BB49E1"/>
    <w:rsid w:val="00BB4EFB"/>
    <w:rsid w:val="00BC0504"/>
    <w:rsid w:val="00BC08E9"/>
    <w:rsid w:val="00BC1E1F"/>
    <w:rsid w:val="00BC1E8F"/>
    <w:rsid w:val="00BD2B9E"/>
    <w:rsid w:val="00BD3767"/>
    <w:rsid w:val="00BD529C"/>
    <w:rsid w:val="00BD550C"/>
    <w:rsid w:val="00BD56C3"/>
    <w:rsid w:val="00BD6ED7"/>
    <w:rsid w:val="00BE2B3F"/>
    <w:rsid w:val="00BE407E"/>
    <w:rsid w:val="00BE5239"/>
    <w:rsid w:val="00BF0EAB"/>
    <w:rsid w:val="00BF3286"/>
    <w:rsid w:val="00BF4435"/>
    <w:rsid w:val="00BF554F"/>
    <w:rsid w:val="00C01656"/>
    <w:rsid w:val="00C05811"/>
    <w:rsid w:val="00C06867"/>
    <w:rsid w:val="00C06BC3"/>
    <w:rsid w:val="00C073C8"/>
    <w:rsid w:val="00C10BCE"/>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611F"/>
    <w:rsid w:val="00CD6325"/>
    <w:rsid w:val="00CD6CE7"/>
    <w:rsid w:val="00CE2539"/>
    <w:rsid w:val="00CE26FC"/>
    <w:rsid w:val="00CE75F3"/>
    <w:rsid w:val="00CE7C8E"/>
    <w:rsid w:val="00CF053C"/>
    <w:rsid w:val="00CF17E0"/>
    <w:rsid w:val="00CF1D25"/>
    <w:rsid w:val="00CF4595"/>
    <w:rsid w:val="00CF4D79"/>
    <w:rsid w:val="00CF5691"/>
    <w:rsid w:val="00CF5A89"/>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207D"/>
    <w:rsid w:val="00D149BB"/>
    <w:rsid w:val="00D165AB"/>
    <w:rsid w:val="00D20207"/>
    <w:rsid w:val="00D20CE2"/>
    <w:rsid w:val="00D23330"/>
    <w:rsid w:val="00D23A97"/>
    <w:rsid w:val="00D23BC2"/>
    <w:rsid w:val="00D24DAD"/>
    <w:rsid w:val="00D25531"/>
    <w:rsid w:val="00D25F05"/>
    <w:rsid w:val="00D26519"/>
    <w:rsid w:val="00D30A23"/>
    <w:rsid w:val="00D3156D"/>
    <w:rsid w:val="00D3224A"/>
    <w:rsid w:val="00D32519"/>
    <w:rsid w:val="00D35CB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1DBB"/>
    <w:rsid w:val="00D72050"/>
    <w:rsid w:val="00D72260"/>
    <w:rsid w:val="00D728DE"/>
    <w:rsid w:val="00D72995"/>
    <w:rsid w:val="00D736A1"/>
    <w:rsid w:val="00D75C3F"/>
    <w:rsid w:val="00D75EF8"/>
    <w:rsid w:val="00D76442"/>
    <w:rsid w:val="00D770B9"/>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D0073"/>
    <w:rsid w:val="00DD385B"/>
    <w:rsid w:val="00DD413F"/>
    <w:rsid w:val="00DD4CD8"/>
    <w:rsid w:val="00DD6FC3"/>
    <w:rsid w:val="00DD7567"/>
    <w:rsid w:val="00DD765C"/>
    <w:rsid w:val="00DE6D0B"/>
    <w:rsid w:val="00DE6E98"/>
    <w:rsid w:val="00DE6FEE"/>
    <w:rsid w:val="00DF0102"/>
    <w:rsid w:val="00DF2698"/>
    <w:rsid w:val="00DF2F08"/>
    <w:rsid w:val="00DF4988"/>
    <w:rsid w:val="00DF74CC"/>
    <w:rsid w:val="00DF7C56"/>
    <w:rsid w:val="00E00031"/>
    <w:rsid w:val="00E00C8F"/>
    <w:rsid w:val="00E04266"/>
    <w:rsid w:val="00E046CC"/>
    <w:rsid w:val="00E04A5F"/>
    <w:rsid w:val="00E04DCA"/>
    <w:rsid w:val="00E0792E"/>
    <w:rsid w:val="00E108C4"/>
    <w:rsid w:val="00E12123"/>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52878"/>
    <w:rsid w:val="00E5334D"/>
    <w:rsid w:val="00E546F4"/>
    <w:rsid w:val="00E54E29"/>
    <w:rsid w:val="00E5562C"/>
    <w:rsid w:val="00E56A69"/>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2A3E"/>
    <w:rsid w:val="00EC55B9"/>
    <w:rsid w:val="00EC5E9F"/>
    <w:rsid w:val="00EC71DC"/>
    <w:rsid w:val="00ED107C"/>
    <w:rsid w:val="00ED3AC5"/>
    <w:rsid w:val="00ED441B"/>
    <w:rsid w:val="00ED5214"/>
    <w:rsid w:val="00ED5C81"/>
    <w:rsid w:val="00ED6F6A"/>
    <w:rsid w:val="00EE1127"/>
    <w:rsid w:val="00EE1777"/>
    <w:rsid w:val="00EE3BB3"/>
    <w:rsid w:val="00EE4830"/>
    <w:rsid w:val="00EE515D"/>
    <w:rsid w:val="00EE73D6"/>
    <w:rsid w:val="00EF0E90"/>
    <w:rsid w:val="00EF271E"/>
    <w:rsid w:val="00EF447C"/>
    <w:rsid w:val="00EF4EEC"/>
    <w:rsid w:val="00EF55F2"/>
    <w:rsid w:val="00EF6140"/>
    <w:rsid w:val="00F0055B"/>
    <w:rsid w:val="00F01E1C"/>
    <w:rsid w:val="00F01E9C"/>
    <w:rsid w:val="00F020DB"/>
    <w:rsid w:val="00F0261F"/>
    <w:rsid w:val="00F04050"/>
    <w:rsid w:val="00F064C8"/>
    <w:rsid w:val="00F07368"/>
    <w:rsid w:val="00F07449"/>
    <w:rsid w:val="00F07A8B"/>
    <w:rsid w:val="00F10918"/>
    <w:rsid w:val="00F1140F"/>
    <w:rsid w:val="00F164E7"/>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803F4"/>
    <w:rsid w:val="00F80521"/>
    <w:rsid w:val="00F80BE0"/>
    <w:rsid w:val="00F829F8"/>
    <w:rsid w:val="00F83C7A"/>
    <w:rsid w:val="00F83E6F"/>
    <w:rsid w:val="00F845D0"/>
    <w:rsid w:val="00F87BB3"/>
    <w:rsid w:val="00F90038"/>
    <w:rsid w:val="00F9140D"/>
    <w:rsid w:val="00F93630"/>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33C"/>
    <w:rsid w:val="00FC52B8"/>
    <w:rsid w:val="00FC6092"/>
    <w:rsid w:val="00FC60C5"/>
    <w:rsid w:val="00FD36B7"/>
    <w:rsid w:val="00FD4A44"/>
    <w:rsid w:val="00FD562C"/>
    <w:rsid w:val="00FD7752"/>
    <w:rsid w:val="00FE028B"/>
    <w:rsid w:val="00FE0E01"/>
    <w:rsid w:val="00FE35A0"/>
    <w:rsid w:val="00FE40FF"/>
    <w:rsid w:val="00FE4D5F"/>
    <w:rsid w:val="00FE61D7"/>
    <w:rsid w:val="00FF1518"/>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4F105C-4B1E-2949-B8E5-D31202A7D0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4</TotalTime>
  <Pages>18</Pages>
  <Words>33210</Words>
  <Characters>189301</Characters>
  <Application>Microsoft Macintosh Word</Application>
  <DocSecurity>0</DocSecurity>
  <Lines>1577</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0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189</cp:revision>
  <dcterms:created xsi:type="dcterms:W3CDTF">2017-08-21T12:00:00Z</dcterms:created>
  <dcterms:modified xsi:type="dcterms:W3CDTF">2017-09-18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